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4F09FDE" w:rsidR="00E97402" w:rsidRDefault="009B7E44">
      <w:pPr>
        <w:pStyle w:val="Ttulo"/>
        <w:framePr w:wrap="notBeside"/>
      </w:pPr>
      <w:r>
        <w:t>Multi</w:t>
      </w:r>
      <w:r w:rsidR="00122E91" w:rsidRPr="00122E91">
        <w:t>view object recognition using Bag of Words approach</w:t>
      </w:r>
    </w:p>
    <w:p w14:paraId="57A655BF" w14:textId="4AE930EB" w:rsidR="00E97402" w:rsidRDefault="004130A0">
      <w:pPr>
        <w:pStyle w:val="Authors"/>
        <w:framePr w:wrap="notBeside"/>
      </w:pPr>
      <w:r>
        <w:t>Carlos Miguel Correia da Costa</w:t>
      </w:r>
    </w:p>
    <w:p w14:paraId="23345CB3" w14:textId="56DD0F4C" w:rsidR="00E97402" w:rsidRDefault="00E97402">
      <w:pPr>
        <w:pStyle w:val="Abstract"/>
      </w:pPr>
      <w:r>
        <w:rPr>
          <w:i/>
          <w:iCs/>
        </w:rPr>
        <w:t>Abstract</w:t>
      </w:r>
      <w:r>
        <w:t>—</w:t>
      </w:r>
      <w:r w:rsidR="009B7E44">
        <w:t>Multi</w:t>
      </w:r>
      <w:r w:rsidR="00B121A2" w:rsidRPr="00B121A2">
        <w:t xml:space="preserve">view object detection and classification plays a critical role in </w:t>
      </w:r>
      <w:r w:rsidR="007F1C8F">
        <w:t>robust image</w:t>
      </w:r>
      <w:r w:rsidR="00B121A2" w:rsidRPr="00B121A2">
        <w:t xml:space="preserve"> </w:t>
      </w:r>
      <w:r w:rsidR="007F1C8F">
        <w:t xml:space="preserve">recognition systems, and can be </w:t>
      </w:r>
      <w:r w:rsidR="00940193">
        <w:t>applied</w:t>
      </w:r>
      <w:r w:rsidR="007F1C8F">
        <w:t xml:space="preserve"> in a multitude of applications, ranging from simple monitoring</w:t>
      </w:r>
      <w:r w:rsidR="0027525A">
        <w:t xml:space="preserve"> to advanced tracking</w:t>
      </w:r>
      <w:r w:rsidR="00B121A2" w:rsidRPr="00B121A2">
        <w:t xml:space="preserve">. In this paper it is analyzed the usage of the Bag of Words model to efficiently detect and recognize objects that can appear in different </w:t>
      </w:r>
      <w:r w:rsidR="00BC0E5C">
        <w:t>scales, orientations and even from different perspective views</w:t>
      </w:r>
      <w:r w:rsidR="00B121A2" w:rsidRPr="00B121A2">
        <w:t xml:space="preserve">. This approach relies in </w:t>
      </w:r>
      <w:r w:rsidR="00BC0E5C">
        <w:t>image analysis techniques</w:t>
      </w:r>
      <w:r w:rsidR="00533335">
        <w:t>,</w:t>
      </w:r>
      <w:r w:rsidR="00BC0E5C">
        <w:t xml:space="preserve"> such as </w:t>
      </w:r>
      <w:r w:rsidR="00B121A2" w:rsidRPr="00B121A2">
        <w:t xml:space="preserve">feature detection, </w:t>
      </w:r>
      <w:r w:rsidR="00BC0E5C">
        <w:t>description</w:t>
      </w:r>
      <w:r w:rsidR="00B121A2" w:rsidRPr="00B121A2">
        <w:t xml:space="preserve"> and clustering</w:t>
      </w:r>
      <w:r w:rsidR="00533335">
        <w:t>,</w:t>
      </w:r>
      <w:r w:rsidR="00B121A2" w:rsidRPr="00B121A2">
        <w:t xml:space="preserve"> </w:t>
      </w:r>
      <w:r w:rsidR="00BC0E5C">
        <w:t xml:space="preserve">in order to be able to </w:t>
      </w:r>
      <w:r w:rsidR="00533335">
        <w:t>r</w:t>
      </w:r>
      <w:r w:rsidR="006741ED">
        <w:t>ecognize</w:t>
      </w:r>
      <w:r w:rsidR="00BC0E5C">
        <w:t xml:space="preserve"> the target object even if it is present in cluttered environments. For supporting the recognition in different perspective views, machine learning techniques </w:t>
      </w:r>
      <w:r w:rsidR="002800F9">
        <w:t xml:space="preserve">are </w:t>
      </w:r>
      <w:r w:rsidR="006741ED">
        <w:t>used</w:t>
      </w:r>
      <w:r w:rsidR="00BC0E5C">
        <w:t xml:space="preserve"> to build a model </w:t>
      </w:r>
      <w:r w:rsidR="00EA4993">
        <w:t xml:space="preserve">of the target </w:t>
      </w:r>
      <w:r w:rsidR="006D7A4C">
        <w:t xml:space="preserve">objects. This model can then </w:t>
      </w:r>
      <w:r w:rsidR="00EA4993">
        <w:t>be</w:t>
      </w:r>
      <w:r w:rsidR="002800F9">
        <w:t xml:space="preserve"> </w:t>
      </w:r>
      <w:r w:rsidR="006741ED">
        <w:t>employed</w:t>
      </w:r>
      <w:r w:rsidR="00BC0E5C">
        <w:t xml:space="preserve"> to successfully recognize if a</w:t>
      </w:r>
      <w:r w:rsidR="002800F9">
        <w:t>n instance of the</w:t>
      </w:r>
      <w:r w:rsidR="00BC0E5C">
        <w:t xml:space="preserve"> </w:t>
      </w:r>
      <w:r w:rsidR="002800F9">
        <w:t>target object is presen</w:t>
      </w:r>
      <w:r w:rsidR="00940193">
        <w:t xml:space="preserve">t in </w:t>
      </w:r>
      <w:r w:rsidR="00EA4993">
        <w:t>an</w:t>
      </w:r>
      <w:r w:rsidR="00BC0E5C">
        <w:t xml:space="preserve"> image.</w:t>
      </w:r>
      <w:r w:rsidR="00B121A2" w:rsidRPr="00B121A2">
        <w:t xml:space="preserve"> </w:t>
      </w:r>
      <w:r w:rsidR="009A0381">
        <w:t>For pinpointing the location</w:t>
      </w:r>
      <w:r w:rsidR="00EF3439">
        <w:t xml:space="preserve"> of the target object</w:t>
      </w:r>
      <w:r w:rsidR="009A0381">
        <w:t>, a sliding window method is used</w:t>
      </w:r>
      <w:r w:rsidR="00903685">
        <w:t xml:space="preserve"> in conjunction with dynamic thresholding</w:t>
      </w:r>
      <w:r w:rsidR="009A0381">
        <w:t xml:space="preserve">. </w:t>
      </w:r>
      <w:r w:rsidR="00C8439A">
        <w:t>The recognition system was tested with</w:t>
      </w:r>
      <w:r w:rsidR="00B121A2" w:rsidRPr="00B121A2">
        <w:t xml:space="preserve"> several configurations of feature detectors, </w:t>
      </w:r>
      <w:r w:rsidR="002800F9">
        <w:t>descriptors</w:t>
      </w:r>
      <w:r w:rsidR="00B121A2" w:rsidRPr="00B121A2">
        <w:t xml:space="preserve"> and classifiers, and </w:t>
      </w:r>
      <w:r w:rsidR="00C8439A">
        <w:t>achieved an accuracy of 87% when recognizing cars from 177 test images.</w:t>
      </w:r>
    </w:p>
    <w:p w14:paraId="2AD5107A" w14:textId="77777777" w:rsidR="00E97402" w:rsidRDefault="00E97402"/>
    <w:p w14:paraId="4AE5DCCE" w14:textId="3245E407" w:rsidR="00E97402" w:rsidRDefault="00E97402">
      <w:pPr>
        <w:pStyle w:val="IndexTerms"/>
      </w:pPr>
      <w:bookmarkStart w:id="0" w:name="PointTmp"/>
      <w:r>
        <w:rPr>
          <w:i/>
          <w:iCs/>
        </w:rPr>
        <w:t>Index Terms</w:t>
      </w:r>
      <w:r>
        <w:t>—</w:t>
      </w:r>
      <w:r w:rsidR="00E54560">
        <w:t>Object recognition, multiview detection, image analysis</w:t>
      </w:r>
      <w:r w:rsidR="00DE36F6">
        <w:t>, feature detection, feature extraction, clustering</w:t>
      </w:r>
    </w:p>
    <w:p w14:paraId="6F54A56C" w14:textId="77777777" w:rsidR="00E97402" w:rsidRDefault="00E97402"/>
    <w:bookmarkEnd w:id="0"/>
    <w:p w14:paraId="1D5B113B" w14:textId="77777777" w:rsidR="00E97402" w:rsidRDefault="00E97402">
      <w:pPr>
        <w:pStyle w:val="Cabealho1"/>
      </w:pPr>
      <w:r>
        <w:t>I</w:t>
      </w:r>
      <w:r>
        <w:rPr>
          <w:sz w:val="16"/>
          <w:szCs w:val="16"/>
        </w:rPr>
        <w:t>NTRODUCTION</w:t>
      </w:r>
    </w:p>
    <w:p w14:paraId="49B0B49D" w14:textId="3D0062ED" w:rsidR="00E97402" w:rsidRDefault="00DE36F6">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43373CDD" w14:textId="3618ABFE" w:rsidR="00DE36F6" w:rsidRDefault="00DE36F6" w:rsidP="00DE36F6">
      <w:pPr>
        <w:pStyle w:val="Text"/>
        <w:ind w:firstLine="0"/>
      </w:pPr>
      <w:r>
        <w:rPr>
          <w:smallCaps/>
        </w:rPr>
        <w:t>ultiview</w:t>
      </w:r>
      <w:r w:rsidR="004130A0">
        <w:t xml:space="preserve"> </w:t>
      </w:r>
      <w:r w:rsidR="00BC692A">
        <w:t>object detection is</w:t>
      </w:r>
      <w:r>
        <w:t xml:space="preserve"> a critical component in recognition systems and </w:t>
      </w:r>
      <w:r w:rsidR="00BC692A">
        <w:t xml:space="preserve">is </w:t>
      </w:r>
      <w:r>
        <w:t xml:space="preserve">very useful </w:t>
      </w:r>
      <w:r w:rsidR="00BC692A">
        <w:t>to improve the robustness of</w:t>
      </w:r>
      <w:r>
        <w:t xml:space="preserve"> automation and assembly tasks. </w:t>
      </w:r>
      <w:r w:rsidR="00CA7D31">
        <w:t>It</w:t>
      </w:r>
      <w:r>
        <w:t xml:space="preserve"> also play</w:t>
      </w:r>
      <w:r w:rsidR="00CA7D31">
        <w:t>s</w:t>
      </w:r>
      <w:r>
        <w:t xml:space="preserve"> a pivotal role in extracting information from images by providing the classification of the objects and their position. Given its generalization properties, this kind of systems can be adapted to a multitude of tasks, and an efficient implementation could be used in real-time applications.</w:t>
      </w:r>
    </w:p>
    <w:p w14:paraId="46B9A072" w14:textId="1A1ACFB3" w:rsidR="00CA7D31" w:rsidRDefault="00DE36F6" w:rsidP="00DE36F6">
      <w:pPr>
        <w:pStyle w:val="Text"/>
      </w:pPr>
      <w:r>
        <w:t xml:space="preserve">Several approaches were suggested during the years, ranging from the more computer intensive solutions that compares patches of the image to a database of objects in several poses, to the more efficient techniques that uses classifiers to try to detect several variations of the target object </w:t>
      </w:r>
      <w:r w:rsidR="00605BD6">
        <w:fldChar w:fldCharType="begin" w:fldLock="1"/>
      </w:r>
      <w:r w:rsidR="005D4751">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id" : "ITEM-2", "itemData" : { "author" : [ { "dropping-particle" : "", "family" : "Collet", "given" : "A", "non-dropping-particle" : "", "parse-names" : false, "suffix" : "" }, { "dropping-particle" : "", "family" : "Srinivasa", "given" : "SS", "non-dropping-particle" : "", "parse-names" : false, "suffix" : "" } ], "container-title" : "Robotics and Automation (ICRA), 2010 \u2026", "id" : "ITEM-2", "issued" : { "date-parts" : [ [ "2010" ] ] }, "title" : "Efficient multi-view object recognition and full pose estimation", "type" : "article-journal" }, "uris" : [ "http://www.mendeley.com/documents/?uuid=6189b018-ad57-4058-a255-26bd792e5671" ] }, { "id" : "ITEM-3", "itemData" : { "author" : [ { "dropping-particle" : "", "family" : "Jang", "given" : "DM", "non-dropping-particle" : "", "parse-names" : false, "suffix" : "" }, { "dropping-particle" : "", "family" : "Turk", "given" : "M", "non-dropping-particle" : "", "parse-names" : false, "suffix" : "" } ], "container-title" : "\u2026 of Computer Vision (WACV), 2011 IEEE \u2026", "id" : "ITEM-3", "issued" : { "date-parts" : [ [ "2011" ] ] }, "title" : "Car-Rec: A real time car recognition system", "type" : "article-journal" }, "uris" : [ "http://www.mendeley.com/documents/?uuid=5bafdc82-5605-4e21-8532-ae27e5c53311" ] }, { "id" : "ITEM-4", "itemData" : { "author" : [ { "dropping-particle" : "", "family" : "Nowak", "given" : "E", "non-dropping-particle" : "", "parse-names" : false, "suffix" : "" }, { "dropping-particle" : "", "family" : "Jurie", "given" : "F", "non-dropping-particle" : "", "parse-names" : false, "suffix" : "" }, { "dropping-particle" : "", "family" : "Triggs", "given" : "B", "non-dropping-particle" : "", "parse-names" : false, "suffix" : "" } ], "container-title" : "Computer Vision\u2013ECCV 2006", "id" : "ITEM-4", "issued" : { "date-parts" : [ [ "2006" ] ] }, "title" : "Sampling strategies for bag-of-features image classification", "type" : "article-journal" }, "uris" : [ "http://www.mendeley.com/documents/?uuid=17ed8e1d-ee0b-4947-8f6c-a59ca1102d11" ] }, { "id" : "ITEM-5", "itemData" : { "author" : [ { "dropping-particle" : "", "family" : "Thomas", "given" : "A", "non-dropping-particle" : "", "parse-names" : false, "suffix" : "" }, { "dropping-particle" : "", "family" : "Ferrar", "given" : "V", "non-dropping-particle" : "", "parse-names" : false, "suffix" : "" } ], "container-title" : "Computer Vision and \u2026", "id" : "ITEM-5", "issued" : { "date-parts" : [ [ "2006" ] ] }, "title" : "Towards multi-view object class detection", "type" : "article-journal" }, "uris" : [ "http://www.mendeley.com/documents/?uuid=a4eb5265-481d-4cfb-b042-a06ed61459be" ] } ], "mendeley" : { "previouslyFormattedCitation" : "[1]\u2013[5]" }, "properties" : { "noteIndex" : 0 }, "schema" : "https://github.com/citation-style-language/schema/raw/master/csl-citation.json" }</w:instrText>
      </w:r>
      <w:r w:rsidR="00605BD6">
        <w:fldChar w:fldCharType="separate"/>
      </w:r>
      <w:r w:rsidR="00605BD6" w:rsidRPr="00605BD6">
        <w:rPr>
          <w:noProof/>
        </w:rPr>
        <w:t>[1]–[5]</w:t>
      </w:r>
      <w:r w:rsidR="00605BD6">
        <w:fldChar w:fldCharType="end"/>
      </w:r>
      <w:r>
        <w:t>. This paper focuses on the later and aims to provide an analysis of the application of the Bag of Words model to objec</w:t>
      </w:r>
      <w:r w:rsidR="00CA7D31">
        <w:t>t detection and classification.</w:t>
      </w:r>
    </w:p>
    <w:p w14:paraId="5EB577F2" w14:textId="2226ABFE" w:rsidR="000E69C1" w:rsidRDefault="000E69C1" w:rsidP="00DE36F6">
      <w:pPr>
        <w:pStyle w:val="Text"/>
      </w:pPr>
      <w:r>
        <w:t xml:space="preserve">The system </w:t>
      </w:r>
      <w:r w:rsidR="003D19DE">
        <w:t>recognition setup comprises 3 main steps. Initially a visual vocabulary is built using the feature</w:t>
      </w:r>
      <w:r w:rsidR="00C235DA">
        <w:t xml:space="preserve"> descriptor</w:t>
      </w:r>
      <w:r w:rsidR="003D19DE">
        <w:t xml:space="preserve"> clusters of the train</w:t>
      </w:r>
      <w:r w:rsidR="00C235DA">
        <w:t>ing</w:t>
      </w:r>
      <w:r w:rsidR="003D19DE">
        <w:t xml:space="preserve"> images. This vocabulary represents characteristic structures of the target object, and will be used as the n-dimensional descriptor space to describe</w:t>
      </w:r>
      <w:r w:rsidR="00B40DA8">
        <w:t xml:space="preserve"> an</w:t>
      </w:r>
      <w:r w:rsidR="003D19DE">
        <w:t xml:space="preserve"> image. Using this vocabulary, a database of samples is built </w:t>
      </w:r>
      <w:r w:rsidR="00B40DA8">
        <w:t>for</w:t>
      </w:r>
      <w:r w:rsidR="003D19DE">
        <w:t xml:space="preserve"> train</w:t>
      </w:r>
      <w:r w:rsidR="00A668F1">
        <w:t>ing</w:t>
      </w:r>
      <w:r w:rsidR="003D19DE">
        <w:t xml:space="preserve"> a machine learning classifier.</w:t>
      </w:r>
      <w:r w:rsidR="00DC249D">
        <w:t xml:space="preserve"> This classifier </w:t>
      </w:r>
      <w:r w:rsidR="002868C1">
        <w:t>creates</w:t>
      </w:r>
      <w:r w:rsidR="00DC249D">
        <w:t xml:space="preserve"> a </w:t>
      </w:r>
      <w:r w:rsidR="00B40DA8">
        <w:t xml:space="preserve">descriptor </w:t>
      </w:r>
      <w:r w:rsidR="00DC249D">
        <w:t>model</w:t>
      </w:r>
      <w:r w:rsidR="00B40DA8">
        <w:t xml:space="preserve"> that later can be employed to detect the target object in test images.</w:t>
      </w:r>
    </w:p>
    <w:p w14:paraId="6394D0A5" w14:textId="338F4752" w:rsidR="00B40DA8" w:rsidRDefault="00B40DA8" w:rsidP="00DE36F6">
      <w:pPr>
        <w:pStyle w:val="Text"/>
      </w:pPr>
      <w:r>
        <w:t>After the setup of the recognition system, the detection of the target objects along with their location in the image, employs a sliding window technique</w:t>
      </w:r>
      <w:r w:rsidR="004E2E55">
        <w:t xml:space="preserve"> </w:t>
      </w:r>
      <w:r w:rsidR="004E2E55">
        <w:fldChar w:fldCharType="begin" w:fldLock="1"/>
      </w:r>
      <w:r w:rsidR="005D4751">
        <w:instrText>ADDIN CSL_CITATION { "citationItems" : [ { "id" : "ITEM-1", "itemData" : { "author" : [ { "dropping-particle" : "", "family" : "Lampert", "given" : "CH", "non-dropping-particle" : "", "parse-names" : false, "suffix" : "" } ], "container-title" : "Computer Vision and \u2026", "id" : "ITEM-1", "issued" : { "date-parts" : [ [ "2008" ] ] }, "title" : "Beyond sliding windows: Object localization by efficient subwindow search", "type" : "article-journal" }, "uris" : [ "http://www.mendeley.com/documents/?uuid=de64c1ab-1365-4047-991e-273e0257cb03" ] } ], "mendeley" : { "previouslyFormattedCitation" : "[6]" }, "properties" : { "noteIndex" : 0 }, "schema" : "https://github.com/citation-style-language/schema/raw/master/csl-citation.json" }</w:instrText>
      </w:r>
      <w:r w:rsidR="004E2E55">
        <w:fldChar w:fldCharType="separate"/>
      </w:r>
      <w:r w:rsidR="004E2E55" w:rsidRPr="004E2E55">
        <w:rPr>
          <w:noProof/>
        </w:rPr>
        <w:t>[6]</w:t>
      </w:r>
      <w:r w:rsidR="004E2E55">
        <w:fldChar w:fldCharType="end"/>
      </w:r>
      <w:r w:rsidR="003B6885">
        <w:t>. This technique</w:t>
      </w:r>
      <w:r>
        <w:t xml:space="preserve"> uses the trained classifier to scan the image with windows of different size. In the end, a voting mask with the probable location</w:t>
      </w:r>
      <w:r w:rsidR="003B2B28">
        <w:t>s</w:t>
      </w:r>
      <w:r>
        <w:t xml:space="preserve"> of the target</w:t>
      </w:r>
      <w:r w:rsidR="003B2B28">
        <w:t>s is</w:t>
      </w:r>
      <w:r>
        <w:t xml:space="preserve"> retrieved</w:t>
      </w:r>
      <w:r w:rsidR="00A668F1">
        <w:t>,</w:t>
      </w:r>
      <w:r>
        <w:t xml:space="preserve"> and in conjunction with a dynamic thresholding method, the location</w:t>
      </w:r>
      <w:r w:rsidR="003B2B28">
        <w:t>s are</w:t>
      </w:r>
      <w:r>
        <w:t xml:space="preserve"> extracted.</w:t>
      </w:r>
    </w:p>
    <w:p w14:paraId="0B625744" w14:textId="33A04C71" w:rsidR="00B40DA8" w:rsidRDefault="00B40DA8" w:rsidP="00DE36F6">
      <w:pPr>
        <w:pStyle w:val="Text"/>
      </w:pPr>
      <w:r>
        <w:t xml:space="preserve">This approach achieve promising results and can be </w:t>
      </w:r>
      <w:r w:rsidR="00A668F1">
        <w:t>used</w:t>
      </w:r>
      <w:r>
        <w:t xml:space="preserve"> to recognize objects in different perspective views</w:t>
      </w:r>
      <w:r w:rsidR="00A668F1">
        <w:t>,</w:t>
      </w:r>
      <w:r>
        <w:t xml:space="preserve"> even if they are in cluttered environments.</w:t>
      </w:r>
    </w:p>
    <w:p w14:paraId="6E9277B8" w14:textId="77777777" w:rsidR="00CA7D31" w:rsidRDefault="00CA7D31" w:rsidP="00CA7D31">
      <w:pPr>
        <w:pStyle w:val="Text"/>
      </w:pPr>
      <w:r>
        <w:t>To allow the fine tuning of the system configuration, several feature detector and descriptors can be selected in conjunction with a range of machine learning classifiers.</w:t>
      </w:r>
    </w:p>
    <w:p w14:paraId="594705A5" w14:textId="45BD2AFC" w:rsidR="005D72BB" w:rsidRDefault="00CA7D31" w:rsidP="004E2E55">
      <w:pPr>
        <w:pStyle w:val="Text"/>
      </w:pPr>
      <w:r>
        <w:t xml:space="preserve">In the following section it will be presented an overview of </w:t>
      </w:r>
      <w:r w:rsidR="002868C1">
        <w:t>other</w:t>
      </w:r>
      <w:r>
        <w:t xml:space="preserve"> approaches that can be used to perform multiview object recognition, and later it will be provided a detailed description of the implemented system.</w:t>
      </w:r>
      <w:r w:rsidR="00B40DA8">
        <w:t xml:space="preserve"> In the end, the results with the respective analysis will be discussed.</w:t>
      </w:r>
    </w:p>
    <w:p w14:paraId="664E8201" w14:textId="1CBDF0DE" w:rsidR="004130A0" w:rsidRDefault="004130A0" w:rsidP="004130A0">
      <w:pPr>
        <w:pStyle w:val="Cabealho1"/>
      </w:pPr>
      <w:r>
        <w:t>Related work</w:t>
      </w:r>
    </w:p>
    <w:p w14:paraId="280A8AAC" w14:textId="47545C93" w:rsidR="004E2E55" w:rsidRDefault="004E2E55" w:rsidP="004E2E55">
      <w:pPr>
        <w:ind w:firstLine="202"/>
        <w:jc w:val="both"/>
      </w:pPr>
      <w:r>
        <w:t xml:space="preserve">There are </w:t>
      </w:r>
      <w:r w:rsidR="00591324">
        <w:t>numerous</w:t>
      </w:r>
      <w:r>
        <w:t xml:space="preserve"> approaches </w:t>
      </w:r>
      <w:r w:rsidR="00A43E5F">
        <w:t>for</w:t>
      </w:r>
      <w:r>
        <w:t xml:space="preserve"> detect</w:t>
      </w:r>
      <w:r w:rsidR="00A43E5F">
        <w:t>ing</w:t>
      </w:r>
      <w:r>
        <w:t xml:space="preserve"> objects that can appear in several perspective views. Ranging from the very simple template matching to highly advanced systems with point clouds.</w:t>
      </w:r>
    </w:p>
    <w:p w14:paraId="65ABBFA2" w14:textId="7BAF9BD4" w:rsidR="002C7305" w:rsidRDefault="004E2E55" w:rsidP="004E2E55">
      <w:pPr>
        <w:ind w:firstLine="202"/>
        <w:jc w:val="both"/>
      </w:pPr>
      <w:r>
        <w:t xml:space="preserve">The most basic method to </w:t>
      </w:r>
      <w:r w:rsidR="002C7305">
        <w:t>perform multiview object detection</w:t>
      </w:r>
      <w:r>
        <w:t xml:space="preserve"> </w:t>
      </w:r>
      <w:r w:rsidR="002C7305">
        <w:t>is template matching</w:t>
      </w:r>
      <w:r w:rsidR="00F12EA0">
        <w:t xml:space="preserve"> </w:t>
      </w:r>
      <w:r w:rsidR="00F12EA0">
        <w:fldChar w:fldCharType="begin" w:fldLock="1"/>
      </w:r>
      <w:r w:rsidR="005D4751">
        <w:instrText>ADDIN CSL_CITATION { "citationItems" : [ { "id" : "ITEM-1", "itemData" : { "author" : [ { "dropping-particle" : "", "family" : "Cole", "given" : "Lance", "non-dropping-particle" : "", "parse-names" : false, "suffix" : "" }, { "dropping-particle" : "", "family" : "Austin", "given" : "David", "non-dropping-particle" : "", "parse-names" : false, "suffix" : "" } ], "container-title" : "Australasian Conference on Robotics and \u2026", "id" : "ITEM-1", "issued" : { "date-parts" : [ [ "2004" ] ] }, "title" : "Visual object recognition using template matching", "type" : "article-journal" }, "uris" : [ "http://www.mendeley.com/documents/?uuid=4969a853-f006-489e-971d-6db535f9cd5e" ] } ], "mendeley" : { "previouslyFormattedCitation" : "[7]" }, "properties" : { "noteIndex" : 0 }, "schema" : "https://github.com/citation-style-language/schema/raw/master/csl-citation.json" }</w:instrText>
      </w:r>
      <w:r w:rsidR="00F12EA0">
        <w:fldChar w:fldCharType="separate"/>
      </w:r>
      <w:r w:rsidR="00F12EA0" w:rsidRPr="00F12EA0">
        <w:rPr>
          <w:noProof/>
        </w:rPr>
        <w:t>[7]</w:t>
      </w:r>
      <w:r w:rsidR="00F12EA0">
        <w:fldChar w:fldCharType="end"/>
      </w:r>
      <w:r w:rsidR="002C7305">
        <w:t>. In this method, a database of images taken from several point</w:t>
      </w:r>
      <w:r w:rsidR="003725C3">
        <w:t>s</w:t>
      </w:r>
      <w:r w:rsidR="00CD4842">
        <w:t xml:space="preserve"> of view</w:t>
      </w:r>
      <w:r w:rsidR="002C7305">
        <w:t xml:space="preserve"> is used to scan the test image and try to detect the target object. The problem of this approach is that it requires the image to be scanned with this database in several scales and orientations, which causes it to be very inefficient.</w:t>
      </w:r>
    </w:p>
    <w:p w14:paraId="5E0D49BC" w14:textId="33382526" w:rsidR="004E2E55" w:rsidRDefault="002C7305" w:rsidP="004E2E55">
      <w:pPr>
        <w:ind w:firstLine="202"/>
        <w:jc w:val="both"/>
      </w:pPr>
      <w:r>
        <w:t>To solve the scale and orientation problem</w:t>
      </w:r>
      <w:r w:rsidR="00C642C8">
        <w:t xml:space="preserve"> </w:t>
      </w:r>
      <w:r w:rsidR="00C642C8">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C642C8">
        <w:fldChar w:fldCharType="separate"/>
      </w:r>
      <w:r w:rsidR="00F12EA0" w:rsidRPr="00F12EA0">
        <w:rPr>
          <w:noProof/>
        </w:rPr>
        <w:t>[8]</w:t>
      </w:r>
      <w:r w:rsidR="00C642C8">
        <w:fldChar w:fldCharType="end"/>
      </w:r>
      <w:r>
        <w:t>, feature detection and description algorithm</w:t>
      </w:r>
      <w:r w:rsidR="00C642C8">
        <w:t>s</w:t>
      </w:r>
      <w:r>
        <w:t xml:space="preserve"> can be used</w:t>
      </w:r>
      <w:r w:rsidR="003725C3">
        <w:t xml:space="preserve"> </w:t>
      </w:r>
      <w:r w:rsidR="003725C3">
        <w:fldChar w:fldCharType="begin" w:fldLock="1"/>
      </w:r>
      <w:r w:rsidR="005D4751">
        <w:instrText>ADDIN CSL_CITATION { "citationItems" : [ { "id" : "ITEM-1", "itemData" : { "author" : [ { "dropping-particle" : "", "family" : "Ponce", "given" : "Jean", "non-dropping-particle" : "", "parse-names" : false, "suffix" : "" }, { "dropping-particle" : "", "family" : "Lazebnik", "given" : "Svetlana", "non-dropping-particle" : "", "parse-names" : false, "suffix" : "" } ], "container-title" : "\u2026 de Formes et Intelligence \u2026", "id" : "ITEM-1", "issued" : { "date-parts" : [ [ "2004" ] ] }, "title" : "Toward true 3D object recognition", "type" : "article-journal" }, "uris" : [ "http://www.mendeley.com/documents/?uuid=1e78f54f-3eb8-485a-abda-1bf7fc94d23b" ] } ], "mendeley" : { "previouslyFormattedCitation" : "[9]" }, "properties" : { "noteIndex" : 0 }, "schema" : "https://github.com/citation-style-language/schema/raw/master/csl-citation.json" }</w:instrText>
      </w:r>
      <w:r w:rsidR="003725C3">
        <w:fldChar w:fldCharType="separate"/>
      </w:r>
      <w:r w:rsidR="003725C3" w:rsidRPr="003725C3">
        <w:rPr>
          <w:noProof/>
        </w:rPr>
        <w:t>[9]</w:t>
      </w:r>
      <w:r w:rsidR="003725C3">
        <w:fldChar w:fldCharType="end"/>
      </w:r>
      <w:r>
        <w:t xml:space="preserve">. In this case, the database is only scanned once. Moreover, since the feature detection describes the image as feature points, the size of data to be compared is reduced drastically, and </w:t>
      </w:r>
      <w:r w:rsidR="003725C3">
        <w:t xml:space="preserve">as a result, </w:t>
      </w:r>
      <w:r>
        <w:t>is orders of magnitude more efficient than template matching.</w:t>
      </w:r>
      <w:r w:rsidR="00C642C8">
        <w:t xml:space="preserve"> In this approach, it is critical that the matching of </w:t>
      </w:r>
      <w:r w:rsidR="00C235DA">
        <w:t>descriptors</w:t>
      </w:r>
      <w:r w:rsidR="00C642C8">
        <w:t xml:space="preserve"> is filtered</w:t>
      </w:r>
      <w:r w:rsidR="003725C3">
        <w:t xml:space="preserve"> in order </w:t>
      </w:r>
      <w:r w:rsidR="00C642C8">
        <w:t xml:space="preserve">to remove </w:t>
      </w:r>
      <w:r w:rsidR="003725C3">
        <w:t>outliers</w:t>
      </w:r>
      <w:r w:rsidR="00C642C8">
        <w:t>, using for example a ratio test</w:t>
      </w:r>
      <w:r w:rsidR="003725C3">
        <w:t xml:space="preserve"> </w:t>
      </w:r>
      <w:r w:rsidR="003725C3">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3725C3">
        <w:fldChar w:fldCharType="separate"/>
      </w:r>
      <w:r w:rsidR="003725C3" w:rsidRPr="003725C3">
        <w:rPr>
          <w:noProof/>
        </w:rPr>
        <w:t>[8]</w:t>
      </w:r>
      <w:r w:rsidR="003725C3">
        <w:fldChar w:fldCharType="end"/>
      </w:r>
      <w:r w:rsidR="00C642C8">
        <w:t xml:space="preserve"> or a homography</w:t>
      </w:r>
      <w:r w:rsidR="003725C3">
        <w:t xml:space="preserve"> </w:t>
      </w:r>
      <w:r w:rsidR="003725C3">
        <w:fldChar w:fldCharType="begin" w:fldLock="1"/>
      </w:r>
      <w:r w:rsidR="005D4751">
        <w:instrText>ADDIN CSL_CITATION { "citationItems" : [ { "id" : "ITEM-1", "itemData" : { "author" : [ { "dropping-particle" : "", "family" : "Baggio", "given" : "DL", "non-dropping-particle" : "", "parse-names" : false, "suffix" : "" }, { "dropping-particle" : "", "family" : "Emami", "given" : "S", "non-dropping-particle" : "", "parse-names" : false, "suffix" : "" }, { "dropping-particle" : "", "family" : "Escriv\u00e1", "given" : "DM", "non-dropping-particle" : "", "parse-names" : false, "suffix" : "" } ], "id" : "ITEM-1", "issued" : { "date-parts" : [ [ "2012" ] ] }, "title" : "Mastering OpenCV with Practical Computer Vision Projects", "type" : "book" }, "uris" : [ "http://www.mendeley.com/documents/?uuid=60e7caeb-c09c-4907-955f-5a5d464a7df2" ] } ], "mendeley" : { "previouslyFormattedCitation" : "[10]" }, "properties" : { "noteIndex" : 0 }, "schema" : "https://github.com/citation-style-language/schema/raw/master/csl-citation.json" }</w:instrText>
      </w:r>
      <w:r w:rsidR="003725C3">
        <w:fldChar w:fldCharType="separate"/>
      </w:r>
      <w:r w:rsidR="003725C3" w:rsidRPr="003725C3">
        <w:rPr>
          <w:noProof/>
        </w:rPr>
        <w:t>[10]</w:t>
      </w:r>
      <w:r w:rsidR="003725C3">
        <w:fldChar w:fldCharType="end"/>
      </w:r>
      <w:r w:rsidR="00C642C8">
        <w:t xml:space="preserve"> computed using RANSAC</w:t>
      </w:r>
      <w:r w:rsidR="003725C3">
        <w:t xml:space="preserve"> </w:t>
      </w:r>
      <w:r w:rsidR="003725C3">
        <w:fldChar w:fldCharType="begin" w:fldLock="1"/>
      </w:r>
      <w:r w:rsidR="005D4751">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6c4d88f9-ab7a-46bf-a17e-af27d882d7fa" ] } ], "mendeley" : { "previouslyFormattedCitation" : "[11]" }, "properties" : { "noteIndex" : 0 }, "schema" : "https://github.com/citation-style-language/schema/raw/master/csl-citation.json" }</w:instrText>
      </w:r>
      <w:r w:rsidR="003725C3">
        <w:fldChar w:fldCharType="separate"/>
      </w:r>
      <w:r w:rsidR="003725C3" w:rsidRPr="003725C3">
        <w:rPr>
          <w:noProof/>
        </w:rPr>
        <w:t>[11]</w:t>
      </w:r>
      <w:r w:rsidR="003725C3">
        <w:fldChar w:fldCharType="end"/>
      </w:r>
      <w:r w:rsidR="00C642C8">
        <w:t>.</w:t>
      </w:r>
    </w:p>
    <w:p w14:paraId="5B5F9153" w14:textId="243B1C94" w:rsidR="004E2E55" w:rsidRDefault="004E2E55" w:rsidP="004E2E55">
      <w:pPr>
        <w:ind w:firstLine="202"/>
        <w:jc w:val="both"/>
      </w:pPr>
      <w:r>
        <w:lastRenderedPageBreak/>
        <w:t xml:space="preserve">Other approaches </w:t>
      </w:r>
      <w:r w:rsidR="00C564F9">
        <w:t xml:space="preserve">suggest the construction of an Implicit Shape Model </w:t>
      </w:r>
      <w:r w:rsidR="00C564F9">
        <w:fldChar w:fldCharType="begin" w:fldLock="1"/>
      </w:r>
      <w:r w:rsidR="005D4751">
        <w:instrText>ADDIN CSL_CITATION { "citationItems" : [ { "id" : "ITEM-1", "itemData" : { "author" : [ { "dropping-particle" : "", "family" : "Thomas", "given" : "A", "non-dropping-particle" : "", "parse-names" : false, "suffix" : "" }, { "dropping-particle" : "", "family" : "Ferrar", "given" : "V", "non-dropping-particle" : "", "parse-names" : false, "suffix" : "" } ], "container-title" : "Computer Vision and \u2026", "id" : "ITEM-1", "issued" : { "date-parts" : [ [ "2006" ] ] }, "title" : "Towards multi-view object class detection", "type" : "article-journal" }, "uris" : [ "http://www.mendeley.com/documents/?uuid=a4eb5265-481d-4cfb-b042-a06ed61459be" ] } ], "mendeley" : { "previouslyFormattedCitation" : "[5]" }, "properties" : { "noteIndex" : 0 }, "schema" : "https://github.com/citation-style-language/schema/raw/master/csl-citation.json" }</w:instrText>
      </w:r>
      <w:r w:rsidR="00C564F9">
        <w:fldChar w:fldCharType="separate"/>
      </w:r>
      <w:r w:rsidR="00C564F9" w:rsidRPr="00C564F9">
        <w:rPr>
          <w:noProof/>
        </w:rPr>
        <w:t>[5]</w:t>
      </w:r>
      <w:r w:rsidR="00C564F9">
        <w:fldChar w:fldCharType="end"/>
      </w:r>
      <w:r>
        <w:t>,</w:t>
      </w:r>
      <w:r w:rsidR="00C564F9">
        <w:t xml:space="preserve"> that takes in consideration the relative position of interesting structures in the target object, in order to build a </w:t>
      </w:r>
      <w:r w:rsidR="005F7771">
        <w:t xml:space="preserve">3D </w:t>
      </w:r>
      <w:r w:rsidR="00591324">
        <w:t>rep</w:t>
      </w:r>
      <w:r w:rsidR="00FA2EAF">
        <w:t>resentation that can then be used to recognize the intended objects</w:t>
      </w:r>
      <w:r w:rsidR="00591324">
        <w:t>.</w:t>
      </w:r>
    </w:p>
    <w:p w14:paraId="3DCE3576" w14:textId="248F4604" w:rsidR="004130A0" w:rsidRDefault="004E2E55" w:rsidP="004E2E55">
      <w:pPr>
        <w:ind w:firstLine="202"/>
        <w:jc w:val="both"/>
      </w:pPr>
      <w:r>
        <w:t>Other metho</w:t>
      </w:r>
      <w:r w:rsidR="00591324">
        <w:t xml:space="preserve">ds use image strip features </w:t>
      </w:r>
      <w:r w:rsidR="00591324">
        <w:fldChar w:fldCharType="begin" w:fldLock="1"/>
      </w:r>
      <w:r w:rsidR="005D4751">
        <w:instrText>ADDIN CSL_CITATION { "citationItems" : [ { "id" : "ITEM-1", "itemData" : { "author" : [ { "dropping-particle" : "", "family" : "Zheng", "given" : "W", "non-dropping-particle" : "", "parse-names" : false, "suffix" : "" }, { "dropping-particle" : "", "family" : "Liang", "given" : "L", "non-dropping-particle" : "", "parse-names" : false, "suffix" : "" } ], "container-title" : "\u2026 and Pattern Recognition, 2009. CVPR 2009 \u2026", "id" : "ITEM-1", "issued" : { "date-parts" : [ [ "2009" ] ] }, "title" : "Fast car detection using image strip features", "type" : "article-journal" }, "uris" : [ "http://www.mendeley.com/documents/?uuid=68922ac6-6aa0-452b-97ba-3ca2952dbafb" ] } ], "mendeley" : { "previouslyFormattedCitation" : "[12]" }, "properties" : { "noteIndex" : 0 }, "schema" : "https://github.com/citation-style-language/schema/raw/master/csl-citation.json" }</w:instrText>
      </w:r>
      <w:r w:rsidR="00591324">
        <w:fldChar w:fldCharType="separate"/>
      </w:r>
      <w:r w:rsidR="00591324" w:rsidRPr="00591324">
        <w:rPr>
          <w:noProof/>
        </w:rPr>
        <w:t>[12]</w:t>
      </w:r>
      <w:r w:rsidR="00591324">
        <w:fldChar w:fldCharType="end"/>
      </w:r>
      <w:r>
        <w:t xml:space="preserve"> to speed up recognition by focusing in structural parts of the target object or even </w:t>
      </w:r>
      <w:proofErr w:type="spellStart"/>
      <w:r>
        <w:t>Haar</w:t>
      </w:r>
      <w:proofErr w:type="spellEnd"/>
      <w:r>
        <w:t xml:space="preserve"> wavelets and </w:t>
      </w:r>
      <w:r w:rsidR="00591324">
        <w:t xml:space="preserve">edge orientation histograms </w:t>
      </w:r>
      <w:r w:rsidR="00591324">
        <w:fldChar w:fldCharType="begin" w:fldLock="1"/>
      </w:r>
      <w:r w:rsidR="005D4751">
        <w:instrText>ADDIN CSL_CITATION { "citationItems" : [ { "id" : "ITEM-1", "itemData" : { "author" : [ { "dropping-particle" : "", "family" : "Ger\u00f3nimo", "given" : "D", "non-dropping-particle" : "", "parse-names" : false, "suffix" : "" }, { "dropping-particle" : "", "family" : "Sappa", "given" : "A", "non-dropping-particle" : "", "parse-names" : false, "suffix" : "" }, { "dropping-particle" : "", "family" : "L\u00f3pez", "given" : "A", "non-dropping-particle" : "", "parse-names" : false, "suffix" : "" }, { "dropping-particle" : "", "family" : "Ponsa", "given" : "D", "non-dropping-particle" : "", "parse-names" : false, "suffix" : "" } ], "container-title" : "Proceedings of the \u2026", "id" : "ITEM-1", "issued" : { "date-parts" : [ [ "2007" ] ] }, "title" : "Adaptive image sampling and windows classification for on-board pedestrian detection", "type" : "article-journal" }, "uris" : [ "http://www.mendeley.com/documents/?uuid=7696bd01-8bb0-4d91-abdd-5548e27c56e4" ] } ], "mendeley" : { "previouslyFormattedCitation" : "[13]" }, "properties" : { "noteIndex" : 0 }, "schema" : "https://github.com/citation-style-language/schema/raw/master/csl-citation.json" }</w:instrText>
      </w:r>
      <w:r w:rsidR="00591324">
        <w:fldChar w:fldCharType="separate"/>
      </w:r>
      <w:r w:rsidR="00591324" w:rsidRPr="00591324">
        <w:rPr>
          <w:noProof/>
        </w:rPr>
        <w:t>[13]</w:t>
      </w:r>
      <w:r w:rsidR="00591324">
        <w:fldChar w:fldCharType="end"/>
      </w:r>
      <w:r>
        <w:t>.</w:t>
      </w:r>
    </w:p>
    <w:p w14:paraId="397E6309" w14:textId="1AACDDF6" w:rsidR="00CD4842" w:rsidRDefault="00CD4842" w:rsidP="004E2E55">
      <w:pPr>
        <w:ind w:firstLine="202"/>
        <w:jc w:val="both"/>
      </w:pPr>
      <w:r>
        <w:t>For recognition of specific 3D objects</w:t>
      </w:r>
      <w:r w:rsidR="0042720B">
        <w:t>,</w:t>
      </w:r>
      <w:r>
        <w:t xml:space="preserve"> a more advanced approach using point clouds matching can be used. In this technique</w:t>
      </w:r>
      <w:r w:rsidR="0042720B">
        <w:t xml:space="preserve">, 3D point clouds are matched using algorithms such as the Iterative Closest Point </w:t>
      </w:r>
      <w:r w:rsidR="0042720B">
        <w:fldChar w:fldCharType="begin" w:fldLock="1"/>
      </w:r>
      <w:r w:rsidR="005D4751">
        <w:instrText>ADDIN CSL_CITATION { "citationItems" : [ { "id" : "ITEM-1", "itemData" : { "DOI" : "10.1109/34.121791", "ISBN" : "9781605588056", "ISSN" : "0162-8828", "PMID" : "12015197", "abstract" : "The authors describe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One important application of this method is to register sensed data from unfixtured rigid objects with an ideal geometric model, prior to shape inspection. Experimental results show the capabilities of the registration algorithm on point sets, curves, and surfaces", "author" : [ { "dropping-particle" : "", "family" : "Besl", "given" : "P J", "non-dropping-particle" : "", "parse-names" : false, "suffix" : "" }, { "dropping-particle" : "", "family" : "Mckay", "given" : "H D", "non-dropping-particle" : "", "parse-names" : false, "suffix" : "" } ], "container-title" : "Pattern Analysis and Machine Intelligence, IEEE Transactions on", "id" : "ITEM-1", "issue" : "2", "issued" : { "date-parts" : [ [ "1992" ] ] }, "page" : "239-256", "title" : "A method for registration of 3-D shapes", "type" : "article-journal", "volume" : "14" }, "uris" : [ "http://www.mendeley.com/documents/?uuid=5231e937-8872-40d8-940b-b2ddb838277c" ] } ], "mendeley" : { "previouslyFormattedCitation" : "[14]" }, "properties" : { "noteIndex" : 0 }, "schema" : "https://github.com/citation-style-language/schema/raw/master/csl-citation.json" }</w:instrText>
      </w:r>
      <w:r w:rsidR="0042720B">
        <w:fldChar w:fldCharType="separate"/>
      </w:r>
      <w:r w:rsidR="0042720B" w:rsidRPr="0042720B">
        <w:rPr>
          <w:noProof/>
        </w:rPr>
        <w:t>[14]</w:t>
      </w:r>
      <w:r w:rsidR="0042720B">
        <w:fldChar w:fldCharType="end"/>
      </w:r>
      <w:r w:rsidR="0042720B">
        <w:t>. Besides recognizing the object</w:t>
      </w:r>
      <w:r w:rsidR="0087316D">
        <w:t>,</w:t>
      </w:r>
      <w:r w:rsidR="0042720B">
        <w:t xml:space="preserve"> this method also allows the identification of the position of the camera in relation to the target object. However, t</w:t>
      </w:r>
      <w:r w:rsidR="0087316D">
        <w:t>his</w:t>
      </w:r>
      <w:r w:rsidR="0042720B">
        <w:t xml:space="preserve"> approach may not be suitable for general classification of objects</w:t>
      </w:r>
      <w:r w:rsidR="0087316D">
        <w:t>,</w:t>
      </w:r>
      <w:r w:rsidR="0042720B">
        <w:t xml:space="preserve"> because it was designed to search for a particular 3D geometry. Moreover it takes considerable computation time to extract 3D point clouds from images, unless the point clouds are retrieved directly from the environment using </w:t>
      </w:r>
      <w:r w:rsidR="0087316D">
        <w:t>3D sensors such as LIDAR.</w:t>
      </w:r>
    </w:p>
    <w:p w14:paraId="48EC941C" w14:textId="53A69395" w:rsidR="00591324" w:rsidRDefault="0087316D" w:rsidP="000E1764">
      <w:pPr>
        <w:ind w:firstLine="202"/>
        <w:jc w:val="both"/>
      </w:pPr>
      <w:r>
        <w:t xml:space="preserve">After reviewing the existing approaches, it was clear that an efficient and general multiview recognition system should employ machine learning algorithms in order to be able to successful recognize the intended category of objects without overfitting to the training data. One way to implement such system is by employing the bag of words model in conjunction with classifiers. </w:t>
      </w:r>
      <w:r w:rsidR="000E1764">
        <w:t xml:space="preserve">As shown in </w:t>
      </w:r>
      <w:r w:rsidR="000E1764">
        <w:fldChar w:fldCharType="begin" w:fldLock="1"/>
      </w:r>
      <w:r w:rsidR="005D4751">
        <w:instrText>ADDIN CSL_CITATION { "citationItems" : [ { "id" : "ITEM-1", "itemData" : { "author" : [ { "dropping-particle" : "", "family" : "Jang", "given" : "DM", "non-dropping-particle" : "", "parse-names" : false, "suffix" : "" }, { "dropping-particle" : "", "family" : "Turk", "given" : "M", "non-dropping-particle" : "", "parse-names" : false, "suffix" : "" } ], "container-title" : "\u2026 of Computer Vision (WACV), 2011 IEEE \u2026", "id" : "ITEM-1", "issued" : { "date-parts" : [ [ "2011" ] ] }, "title" : "Car-Rec: A real time car recognition system", "type" : "article-journal" }, "uris" : [ "http://www.mendeley.com/documents/?uuid=5bafdc82-5605-4e21-8532-ae27e5c53311" ] }, { "id" : "ITEM-2", "itemData" : { "author" : [ { "dropping-particle" : "", "family" : "Sivic", "given" : "J", "non-dropping-particle" : "", "parse-names" : false, "suffix" : "" }, { "dropping-particle" : "", "family" : "Zisserman", "given" : "A", "non-dropping-particle" : "", "parse-names" : false, "suffix" : "" } ], "container-title" : "Computer Vision, 2003. Proceedings. \u2026", "id" : "ITEM-2", "issued" : { "date-parts" : [ [ "2003" ] ] }, "title" : "Video Google: A text retrieval approach to object matching in videos", "type" : "article-journal" }, "uris" : [ "http://www.mendeley.com/documents/?uuid=9aeb523a-526b-4489-a48f-fd158e6f8c2e" ] } ], "mendeley" : { "previouslyFormattedCitation" : "[3], [15]" }, "properties" : { "noteIndex" : 0 }, "schema" : "https://github.com/citation-style-language/schema/raw/master/csl-citation.json" }</w:instrText>
      </w:r>
      <w:r w:rsidR="000E1764">
        <w:fldChar w:fldCharType="separate"/>
      </w:r>
      <w:r w:rsidR="000E1764" w:rsidRPr="000E1764">
        <w:rPr>
          <w:noProof/>
        </w:rPr>
        <w:t>[3], [15]</w:t>
      </w:r>
      <w:r w:rsidR="000E1764">
        <w:fldChar w:fldCharType="end"/>
      </w:r>
      <w:r w:rsidR="000E1764">
        <w:t>, this approach has promising results and good efficiency.</w:t>
      </w:r>
    </w:p>
    <w:p w14:paraId="229F6EBD" w14:textId="72BD8E0A" w:rsidR="004130A0" w:rsidRDefault="003725C3" w:rsidP="004130A0">
      <w:pPr>
        <w:pStyle w:val="Cabealho1"/>
      </w:pPr>
      <w:r>
        <w:t>Implementation</w:t>
      </w:r>
    </w:p>
    <w:p w14:paraId="5DCFB85A" w14:textId="1BDE7A5E" w:rsidR="007636BB" w:rsidRDefault="007636BB" w:rsidP="007C4AA0">
      <w:pPr>
        <w:ind w:firstLine="202"/>
        <w:jc w:val="both"/>
      </w:pPr>
      <w:r>
        <w:t>The recognition system is comprised with a setup phase, in which a classifier is trained with samples built with a visual vocabulary, and a recognition phase</w:t>
      </w:r>
      <w:r w:rsidR="00503100">
        <w:t>,</w:t>
      </w:r>
      <w:r>
        <w:t xml:space="preserve"> in which the classifier is used to identify new instances of the target object.</w:t>
      </w:r>
    </w:p>
    <w:p w14:paraId="027C43E7" w14:textId="4D018482" w:rsidR="007636BB" w:rsidRDefault="007636BB" w:rsidP="007C4AA0">
      <w:pPr>
        <w:ind w:firstLine="202"/>
        <w:jc w:val="both"/>
      </w:pPr>
      <w:r>
        <w:t>In the next sections it will be provided a detailed description of the main steps required to successful recognize categories of objects without overfitting to the training data.</w:t>
      </w:r>
    </w:p>
    <w:p w14:paraId="0FA57174" w14:textId="14D204CC" w:rsidR="007C4AA0" w:rsidRDefault="007C4AA0" w:rsidP="007C4AA0">
      <w:pPr>
        <w:ind w:firstLine="202"/>
        <w:jc w:val="both"/>
      </w:pPr>
      <w:r>
        <w:t xml:space="preserve">The implementation of </w:t>
      </w:r>
      <w:r w:rsidR="00E12318">
        <w:t xml:space="preserve">the </w:t>
      </w:r>
      <w:r>
        <w:t>system is available at</w:t>
      </w:r>
      <w:r w:rsidR="00DE130D">
        <w:t xml:space="preserve"> </w:t>
      </w:r>
      <w:r w:rsidR="00DE130D">
        <w:fldChar w:fldCharType="begin" w:fldLock="1"/>
      </w:r>
      <w:r w:rsidR="005D4751">
        <w:instrText>ADDIN CSL_CITATION { "citationItems" : [ { "id" : "ITEM-1", "itemData" : { "URL" : "http://carlosmccosta.github.io/Car-Detection/", "author" : [ { "dropping-particle" : "", "family" : "Costa", "given" : "Carlos", "non-dropping-particle" : "", "parse-names" : false, "suffix" : "" } ], "id" : "ITEM-1", "issued" : { "date-parts" : [ [ "0" ] ] }, "title" : "Car-Detection", "type" : "webpage" }, "uris" : [ "http://www.mendeley.com/documents/?uuid=574fb032-647d-453c-bfc3-6cd22e410493" ] } ], "mendeley" : { "previouslyFormattedCitation" : "[16]" }, "properties" : { "noteIndex" : 0 }, "schema" : "https://github.com/citation-style-language/schema/raw/master/csl-citation.json" }</w:instrText>
      </w:r>
      <w:r w:rsidR="00DE130D">
        <w:fldChar w:fldCharType="separate"/>
      </w:r>
      <w:r w:rsidR="00DE130D" w:rsidRPr="00DE130D">
        <w:rPr>
          <w:noProof/>
        </w:rPr>
        <w:t>[16]</w:t>
      </w:r>
      <w:r w:rsidR="00DE130D">
        <w:fldChar w:fldCharType="end"/>
      </w:r>
      <w:r>
        <w:t>. In order to speed up development, the OpenCV library was used.</w:t>
      </w:r>
    </w:p>
    <w:p w14:paraId="4E455FD8" w14:textId="77777777" w:rsidR="007636BB" w:rsidRDefault="007636BB" w:rsidP="007C4AA0">
      <w:pPr>
        <w:ind w:firstLine="202"/>
        <w:jc w:val="both"/>
      </w:pPr>
    </w:p>
    <w:p w14:paraId="567ABB88" w14:textId="29268961" w:rsidR="007636BB" w:rsidRDefault="007636BB" w:rsidP="007636BB">
      <w:pPr>
        <w:pStyle w:val="Cabealho3"/>
      </w:pPr>
      <w:r>
        <w:t>Preprocessing</w:t>
      </w:r>
    </w:p>
    <w:p w14:paraId="64CD6F71" w14:textId="77777777" w:rsidR="00256BD1" w:rsidRDefault="00256BD1" w:rsidP="00256BD1">
      <w:pPr>
        <w:pStyle w:val="Text"/>
      </w:pPr>
      <w:r>
        <w:t>To improve the detection of good features and ensure that the system has robust recognition even when the images have considerable noise, a preprocessing step is applied.</w:t>
      </w:r>
    </w:p>
    <w:p w14:paraId="38391FF0" w14:textId="51813D28" w:rsidR="00256BD1" w:rsidRDefault="00256BD1" w:rsidP="00256BD1">
      <w:pPr>
        <w:pStyle w:val="Text"/>
      </w:pPr>
      <w:r>
        <w:t xml:space="preserve">In a first phase, most of noise is removed using a bilateral filter </w:t>
      </w:r>
      <w:r>
        <w:fldChar w:fldCharType="begin" w:fldLock="1"/>
      </w:r>
      <w:r w:rsidR="005D4751">
        <w:instrText>ADDIN CSL_CITATION { "citationItems" : [ { "id" : "ITEM-1", "itemData" : { "DOI" : "10.1109/ICCV.1998.710815", "ISBN" : "81-7319-221-9", "author" : [ { "dropping-particle" : "", "family" : "Tomasi", "given" : "C.", "non-dropping-particle" : "", "parse-names" : false, "suffix" : "" }, { "dropping-particle" : "", "family" : "Manduchi", "given" : "R.", "non-dropping-particle" : "", "parse-names" : false, "suffix" : "" } ], "container-title" : "Sixth International Conference on Computer Vision (IEEE Cat. No.98CH36271)", "id" : "ITEM-1", "issued" : { "date-parts" : [ [ "1998" ] ] }, "page" : "839-846", "publisher" : "Narosa Publishing House", "title" : "Bilateral filtering for gray and color images", "type" : "article-journal" }, "uris" : [ "http://www.mendeley.com/documents/?uuid=3ce363c7-6a84-4b08-85d4-6f2f597b1fb9" ] } ], "mendeley" : { "previouslyFormattedCitation" : "[17]" }, "properties" : { "noteIndex" : 0 }, "schema" : "https://github.com/citation-style-language/schema/raw/master/csl-citation.json" }</w:instrText>
      </w:r>
      <w:r>
        <w:fldChar w:fldCharType="separate"/>
      </w:r>
      <w:r w:rsidR="00DE130D" w:rsidRPr="00DE130D">
        <w:rPr>
          <w:noProof/>
        </w:rPr>
        <w:t>[17]</w:t>
      </w:r>
      <w:r>
        <w:fldChar w:fldCharType="end"/>
      </w:r>
      <w:r>
        <w:t>. This filter was chosen because it preserves the edges of the image blobs, which are very valuable structures in the detection of feature points.</w:t>
      </w:r>
    </w:p>
    <w:p w14:paraId="028B0485" w14:textId="2C628B8B" w:rsidR="00256BD1" w:rsidRDefault="00256BD1" w:rsidP="00256BD1">
      <w:pPr>
        <w:pStyle w:val="Text"/>
      </w:pPr>
      <w:r>
        <w:t xml:space="preserve">After the noise is reduced, a CLAHE (Contrast Limited Adaptive Histogram Equalization) </w:t>
      </w:r>
      <w:r>
        <w:fldChar w:fldCharType="begin" w:fldLock="1"/>
      </w:r>
      <w:r w:rsidR="005D4751">
        <w:instrText>ADDIN CSL_CITATION { "citationItems" : [ { "id" : "ITEM-1", "itemData" : { "ISBN" : "0123361559", "abstract" : "Graphics Gems IV is the newest volume in the Graphics Gems series. All of the books in the series contain practical solutions for graphics problems using the latest techniques in the field. The books in this series have become essential, time saving toolsfor many programmers. Volume IV is a collection of carefully crafted gems which are all new and innovative. All of the gems are immediately accessible and useful in formulating clean, fast, and elegant programs. The C programming language has been used for most of the program listings, although several of the gems have C++ implementations. *IBM version Includes one 3 1/2\" high-density disk. System Requirements: 286 or higher IBM PC compatible, DOS 4.0 or higher", "author" : [ { "dropping-particle" : "", "family" : "Heckbert", "given" : "PS", "non-dropping-particle" : "", "parse-names" : false, "suffix" : "" } ], "id" : "ITEM-1", "issued" : { "date-parts" : [ [ "1994" ] ] }, "page" : "575", "publisher" : "Morgan Kaufmann", "title" : "Graphics Gems: IV", "type" : "book" }, "uris" : [ "http://www.mendeley.com/documents/?uuid=cf4ec8ea-ebc9-48b2-8989-8a7e1b489a4b" ] } ], "mendeley" : { "previouslyFormattedCitation" : "[18]" }, "properties" : { "noteIndex" : 0 }, "schema" : "https://github.com/citation-style-language/schema/raw/master/csl-citation.json" }</w:instrText>
      </w:r>
      <w:r>
        <w:fldChar w:fldCharType="separate"/>
      </w:r>
      <w:r w:rsidR="00DE130D" w:rsidRPr="00DE130D">
        <w:rPr>
          <w:noProof/>
        </w:rPr>
        <w:t>[18]</w:t>
      </w:r>
      <w:r>
        <w:fldChar w:fldCharType="end"/>
      </w:r>
      <w:r>
        <w:t xml:space="preserve"> is applied to increase the contrast. This can improve the recognition of the system when the images are taken in low light environments. This technique has better results over the simple histogram equalization because it can be applied to images that have areas with high and low contrast, and also limits the spread of the noise.</w:t>
      </w:r>
    </w:p>
    <w:p w14:paraId="2A391CFD" w14:textId="77777777" w:rsidR="00256BD1" w:rsidRDefault="00256BD1" w:rsidP="00256BD1">
      <w:pPr>
        <w:pStyle w:val="Text"/>
      </w:pPr>
      <w:r>
        <w:t xml:space="preserve">Finally, the brightness is adjusted to correct </w:t>
      </w:r>
      <w:r w:rsidRPr="005800D0">
        <w:t xml:space="preserve">images </w:t>
      </w:r>
      <w:r>
        <w:t>that are too dark or too bright.</w:t>
      </w:r>
    </w:p>
    <w:p w14:paraId="6CAEF4BF" w14:textId="37C97A5D" w:rsidR="007636BB" w:rsidRDefault="007636BB" w:rsidP="002A542B">
      <w:pPr>
        <w:pStyle w:val="Cabealho3"/>
      </w:pPr>
      <w:r>
        <w:lastRenderedPageBreak/>
        <w:t>Visual vocabulary</w:t>
      </w:r>
    </w:p>
    <w:p w14:paraId="6A45DAD2" w14:textId="1A7D134F" w:rsidR="002A542B" w:rsidRDefault="006C0E10" w:rsidP="006C0E10">
      <w:pPr>
        <w:ind w:firstLine="202"/>
        <w:jc w:val="both"/>
      </w:pPr>
      <w:r>
        <w:t xml:space="preserve">The Bag of Words model </w:t>
      </w:r>
      <w:r>
        <w:fldChar w:fldCharType="begin" w:fldLock="1"/>
      </w:r>
      <w:r w:rsidR="005D4751">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mendeley" : { "previouslyFormattedCitation" : "[1]" }, "properties" : { "noteIndex" : 0 }, "schema" : "https://github.com/citation-style-language/schema/raw/master/csl-citation.json" }</w:instrText>
      </w:r>
      <w:r>
        <w:fldChar w:fldCharType="separate"/>
      </w:r>
      <w:r w:rsidRPr="004E2E55">
        <w:rPr>
          <w:noProof/>
        </w:rPr>
        <w:t>[1]</w:t>
      </w:r>
      <w:r>
        <w:fldChar w:fldCharType="end"/>
      </w:r>
      <w:r>
        <w:t xml:space="preserve"> had its inception in the document classification realm, but its concepts can be extended to image recognition by treating image features as words. For that a visual vocabulary must be built </w:t>
      </w:r>
      <w:r w:rsidR="00136319">
        <w:t>from the target objects feature</w:t>
      </w:r>
      <w:r w:rsidR="00CE0F72">
        <w:t xml:space="preserve"> descriptors</w:t>
      </w:r>
      <w:r>
        <w:t>.</w:t>
      </w:r>
    </w:p>
    <w:p w14:paraId="1907F2F3" w14:textId="08A4CF84" w:rsidR="00136319" w:rsidRDefault="00136319" w:rsidP="006C0E10">
      <w:pPr>
        <w:ind w:firstLine="202"/>
        <w:jc w:val="both"/>
      </w:pPr>
      <w:r w:rsidRPr="00136319">
        <w:t>In this stage, each image in the vocabulary image list set is preprocessed</w:t>
      </w:r>
      <w:r w:rsidR="003F4E3F">
        <w:t>,</w:t>
      </w:r>
      <w:r w:rsidRPr="00136319">
        <w:t xml:space="preserve"> and for each ground truth mask of the target objects, it is computed the feature points and their associated descriptors. These extracted descriptors are then grouped using the k-means clustering algorithm, in order to obtain the visual words of the vocabulary.</w:t>
      </w:r>
    </w:p>
    <w:p w14:paraId="0520F4CF" w14:textId="0D9D11E7" w:rsidR="00CE0F72" w:rsidRDefault="00CE0F72" w:rsidP="006C0E10">
      <w:pPr>
        <w:ind w:firstLine="202"/>
        <w:jc w:val="both"/>
      </w:pPr>
      <w:r>
        <w:t xml:space="preserve">There are several algorithms to select features from images. The supported feature detectors are </w:t>
      </w:r>
      <w:r w:rsidR="00DB105A">
        <w:t xml:space="preserve">SIFT </w:t>
      </w:r>
      <w:r w:rsidR="00DB105A">
        <w:fldChar w:fldCharType="begin" w:fldLock="1"/>
      </w:r>
      <w:r w:rsidR="005D4751">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8]" }, "properties" : { "noteIndex" : 0 }, "schema" : "https://github.com/citation-style-language/schema/raw/master/csl-citation.json" }</w:instrText>
      </w:r>
      <w:r w:rsidR="00DB105A">
        <w:fldChar w:fldCharType="separate"/>
      </w:r>
      <w:r w:rsidR="00DB105A" w:rsidRPr="00DB105A">
        <w:rPr>
          <w:noProof/>
        </w:rPr>
        <w:t>[8]</w:t>
      </w:r>
      <w:r w:rsidR="00DB105A">
        <w:fldChar w:fldCharType="end"/>
      </w:r>
      <w:r w:rsidR="00DB105A">
        <w:t xml:space="preserve">, SURF </w:t>
      </w:r>
      <w:r w:rsidR="00DB105A">
        <w:fldChar w:fldCharType="begin" w:fldLock="1"/>
      </w:r>
      <w:r w:rsidR="005D4751">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19]" }, "properties" : { "noteIndex" : 0 }, "schema" : "https://github.com/citation-style-language/schema/raw/master/csl-citation.json" }</w:instrText>
      </w:r>
      <w:r w:rsidR="00DB105A">
        <w:fldChar w:fldCharType="separate"/>
      </w:r>
      <w:r w:rsidR="00DB105A" w:rsidRPr="00DB105A">
        <w:rPr>
          <w:noProof/>
        </w:rPr>
        <w:t>[19]</w:t>
      </w:r>
      <w:r w:rsidR="00DB105A">
        <w:fldChar w:fldCharType="end"/>
      </w:r>
      <w:r w:rsidR="00DB105A">
        <w:t xml:space="preserve">, GFTT </w:t>
      </w:r>
      <w:r w:rsidR="00DB105A">
        <w:fldChar w:fldCharType="begin" w:fldLock="1"/>
      </w:r>
      <w:r w:rsidR="005D4751">
        <w:instrText>ADDIN CSL_CITATION { "citationItems" : [ { "id" : "ITEM-1", "itemData" : { "author" : [ { "dropping-particle" : "", "family" : "Shi", "given" : "J", "non-dropping-particle" : "", "parse-names" : false, "suffix" : "" }, { "dropping-particle" : "", "family" : "Tomasi", "given" : "C", "non-dropping-particle" : "", "parse-names" : false, "suffix" : "" } ], "container-title" : "\u2026 , 1994. Proceedings CVPR'94., 1994 IEEE \u2026", "id" : "ITEM-1", "issued" : { "date-parts" : [ [ "1994" ] ] }, "title" : "Good features to track", "type" : "article-journal" }, "uris" : [ "http://www.mendeley.com/documents/?uuid=88296b5d-be18-4a10-b218-e9a5d28eea4d" ] } ], "mendeley" : { "previouslyFormattedCitation" : "[20]" }, "properties" : { "noteIndex" : 0 }, "schema" : "https://github.com/citation-style-language/schema/raw/master/csl-citation.json" }</w:instrText>
      </w:r>
      <w:r w:rsidR="00DB105A">
        <w:fldChar w:fldCharType="separate"/>
      </w:r>
      <w:r w:rsidR="00DB105A" w:rsidRPr="00DB105A">
        <w:rPr>
          <w:noProof/>
        </w:rPr>
        <w:t>[20]</w:t>
      </w:r>
      <w:r w:rsidR="00DB105A">
        <w:fldChar w:fldCharType="end"/>
      </w:r>
      <w:r w:rsidR="00DB105A">
        <w:t xml:space="preserve">, FAST </w:t>
      </w:r>
      <w:r w:rsidR="00DB105A">
        <w:fldChar w:fldCharType="begin" w:fldLock="1"/>
      </w:r>
      <w:r w:rsidR="005D4751">
        <w:instrText>ADDIN CSL_CITATION { "citationItems" : [ { "id" : "ITEM-1", "itemData" : { "author" : [ { "dropping-particle" : "", "family" : "Rosten", "given" : "E", "non-dropping-particle" : "", "parse-names" : false, "suffix" : "" }, { "dropping-particle" : "", "family" : "Drummond", "given" : "T", "non-dropping-particle" : "", "parse-names" : false, "suffix" : "" } ], "container-title" : "Computer Vision\u2013ECCV 2006", "id" : "ITEM-1", "issued" : { "date-parts" : [ [ "2006" ] ] }, "title" : "Machine learning for high-speed corner detection", "type" : "article-journal" }, "uris" : [ "http://www.mendeley.com/documents/?uuid=79351683-345f-49f7-a336-e8719b55567c" ] } ], "mendeley" : { "previouslyFormattedCitation" : "[21]" }, "properties" : { "noteIndex" : 0 }, "schema" : "https://github.com/citation-style-language/schema/raw/master/csl-citation.json" }</w:instrText>
      </w:r>
      <w:r w:rsidR="00DB105A">
        <w:fldChar w:fldCharType="separate"/>
      </w:r>
      <w:r w:rsidR="00DB105A" w:rsidRPr="00DB105A">
        <w:rPr>
          <w:noProof/>
        </w:rPr>
        <w:t>[21]</w:t>
      </w:r>
      <w:r w:rsidR="00DB105A">
        <w:fldChar w:fldCharType="end"/>
      </w:r>
      <w:r w:rsidR="00DB105A">
        <w:t xml:space="preserve">, ORB </w:t>
      </w:r>
      <w:r w:rsidR="00DB105A">
        <w:fldChar w:fldCharType="begin" w:fldLock="1"/>
      </w:r>
      <w:r w:rsidR="005D4751">
        <w:instrText>ADDIN CSL_CITATION { "citationItems" : [ { "id" : "ITEM-1", "itemData" : { "author" : [ { "dropping-particle" : "", "family" : "Rublee", "given" : "E", "non-dropping-particle" : "", "parse-names" : false, "suffix" : "" }, { "dropping-particle" : "", "family" : "Rabaud", "given" : "V", "non-dropping-particle" : "", "parse-names" : false, "suffix" : "" } ], "container-title" : "Computer Vision (ICCV \u2026", "id" : "ITEM-1", "issued" : { "date-parts" : [ [ "2011" ] ] }, "title" : "ORB: an efficient alternative to SIFT or SURF", "type" : "article-journal" }, "uris" : [ "http://www.mendeley.com/documents/?uuid=1eaffac8-1538-42bb-a038-613aac1f9933" ] } ], "mendeley" : { "previouslyFormattedCitation" : "[22]" }, "properties" : { "noteIndex" : 0 }, "schema" : "https://github.com/citation-style-language/schema/raw/master/csl-citation.json" }</w:instrText>
      </w:r>
      <w:r w:rsidR="00DB105A">
        <w:fldChar w:fldCharType="separate"/>
      </w:r>
      <w:r w:rsidR="00DB105A" w:rsidRPr="00DB105A">
        <w:rPr>
          <w:noProof/>
        </w:rPr>
        <w:t>[22]</w:t>
      </w:r>
      <w:r w:rsidR="00DB105A">
        <w:fldChar w:fldCharType="end"/>
      </w:r>
      <w:r w:rsidR="00DB105A">
        <w:t xml:space="preserve">, BRISK </w:t>
      </w:r>
      <w:r w:rsidR="00DB105A">
        <w:fldChar w:fldCharType="begin" w:fldLock="1"/>
      </w:r>
      <w:r w:rsidR="005D4751">
        <w:instrText>ADDIN CSL_CITATION { "citationItems" : [ { "id" : "ITEM-1", "itemData" : { "author" : [ { "dropping-particle" : "", "family" : "Leutenegger", "given" : "S", "non-dropping-particle" : "", "parse-names" : false, "suffix" : "" } ], "container-title" : "Computer Vision (ICCV), \u2026", "id" : "ITEM-1", "issued" : { "date-parts" : [ [ "2011" ] ] }, "title" : "BRISK: Binary robust invariant scalable keypoints", "type" : "article-journal" }, "uris" : [ "http://www.mendeley.com/documents/?uuid=7427c1ee-0b6e-444d-85c2-7df454890a3a" ] } ], "mendeley" : { "previouslyFormattedCitation" : "[23]" }, "properties" : { "noteIndex" : 0 }, "schema" : "https://github.com/citation-style-language/schema/raw/master/csl-citation.json" }</w:instrText>
      </w:r>
      <w:r w:rsidR="00DB105A">
        <w:fldChar w:fldCharType="separate"/>
      </w:r>
      <w:r w:rsidR="00DB105A" w:rsidRPr="00DB105A">
        <w:rPr>
          <w:noProof/>
        </w:rPr>
        <w:t>[23]</w:t>
      </w:r>
      <w:r w:rsidR="00DB105A">
        <w:fldChar w:fldCharType="end"/>
      </w:r>
      <w:r w:rsidR="00DB105A">
        <w:t xml:space="preserve">, STAR </w:t>
      </w:r>
      <w:r w:rsidR="00DB105A">
        <w:fldChar w:fldCharType="begin" w:fldLock="1"/>
      </w:r>
      <w:r w:rsidR="005D4751">
        <w:instrText>ADDIN CSL_CITATION { "citationItems" : [ { "id" : "ITEM-1", "itemData" : { "author" : [ { "dropping-particle" : "", "family" : "Agrawal", "given" : "M", "non-dropping-particle" : "", "parse-names" : false, "suffix" : "" }, { "dropping-particle" : "", "family" : "Konolige", "given" : "K", "non-dropping-particle" : "", "parse-names" : false, "suffix" : "" }, { "dropping-particle" : "", "family" : "Blas", "given" : "MR", "non-dropping-particle" : "", "parse-names" : false, "suffix" : "" } ], "container-title" : "Computer Vision\u2013ECCV 2008", "id" : "ITEM-1", "issued" : { "date-parts" : [ [ "2008" ] ] }, "title" : "Censure: Center surround extremas for realtime feature detection and matching", "type" : "article-journal" }, "uris" : [ "http://www.mendeley.com/documents/?uuid=fd18fe4f-cb6d-42a6-b186-9642b9828343" ] } ], "mendeley" : { "previouslyFormattedCitation" : "[24]" }, "properties" : { "noteIndex" : 0 }, "schema" : "https://github.com/citation-style-language/schema/raw/master/csl-citation.json" }</w:instrText>
      </w:r>
      <w:r w:rsidR="00DB105A">
        <w:fldChar w:fldCharType="separate"/>
      </w:r>
      <w:r w:rsidR="00DB105A" w:rsidRPr="00DB105A">
        <w:rPr>
          <w:noProof/>
        </w:rPr>
        <w:t>[24]</w:t>
      </w:r>
      <w:r w:rsidR="00DB105A">
        <w:fldChar w:fldCharType="end"/>
      </w:r>
      <w:r w:rsidRPr="00CE0F72">
        <w:t xml:space="preserve"> and MSER</w:t>
      </w:r>
      <w:r w:rsidR="00DB105A">
        <w:t xml:space="preserve"> </w:t>
      </w:r>
      <w:r w:rsidR="00DB105A">
        <w:fldChar w:fldCharType="begin" w:fldLock="1"/>
      </w:r>
      <w:r w:rsidR="005D4751">
        <w:instrText>ADDIN CSL_CITATION { "citationItems" : [ { "id" : "ITEM-1", "itemData" : { "author" : [ { "dropping-particle" : "", "family" : "Matas", "given" : "J", "non-dropping-particle" : "", "parse-names" : false, "suffix" : "" }, { "dropping-particle" : "", "family" : "Chum", "given" : "O", "non-dropping-particle" : "", "parse-names" : false, "suffix" : "" }, { "dropping-particle" : "", "family" : "Urban", "given" : "M", "non-dropping-particle" : "", "parse-names" : false, "suffix" : "" }, { "dropping-particle" : "", "family" : "Pajdla", "given" : "T", "non-dropping-particle" : "", "parse-names" : false, "suffix" : "" } ], "container-title" : "Image and vision computing", "id" : "ITEM-1", "issued" : { "date-parts" : [ [ "2004" ] ] }, "title" : "Robust wide-baseline stereo from maximally stable extremal regions", "type" : "article-journal" }, "uris" : [ "http://www.mendeley.com/documents/?uuid=4c93dc20-a26f-4cf3-85eb-1b73e9eacd01" ] } ], "mendeley" : { "previouslyFormattedCitation" : "[25]" }, "properties" : { "noteIndex" : 0 }, "schema" : "https://github.com/citation-style-language/schema/raw/master/csl-citation.json" }</w:instrText>
      </w:r>
      <w:r w:rsidR="00DB105A">
        <w:fldChar w:fldCharType="separate"/>
      </w:r>
      <w:r w:rsidR="00DB105A" w:rsidRPr="00DB105A">
        <w:rPr>
          <w:noProof/>
        </w:rPr>
        <w:t>[25]</w:t>
      </w:r>
      <w:r w:rsidR="00DB105A">
        <w:fldChar w:fldCharType="end"/>
      </w:r>
      <w:r>
        <w:t>.</w:t>
      </w:r>
    </w:p>
    <w:p w14:paraId="5FE6DC4A" w14:textId="3F07E323" w:rsidR="00CE0F72" w:rsidRDefault="00CE0F72" w:rsidP="006C0E10">
      <w:pPr>
        <w:ind w:firstLine="202"/>
        <w:jc w:val="both"/>
      </w:pPr>
      <w:r>
        <w:t xml:space="preserve">For describing these features </w:t>
      </w:r>
      <w:r w:rsidR="003F4E3F">
        <w:t>there is</w:t>
      </w:r>
      <w:r>
        <w:t xml:space="preserve"> also several algorithms that aim to be scale and rotation invariant. The supported feature descriptors are </w:t>
      </w:r>
      <w:r w:rsidR="00DB105A">
        <w:t xml:space="preserve">SIFT, SURF, FREAK </w:t>
      </w:r>
      <w:r w:rsidR="00DB105A">
        <w:fldChar w:fldCharType="begin" w:fldLock="1"/>
      </w:r>
      <w:r w:rsidR="005D4751">
        <w:instrText>ADDIN CSL_CITATION { "citationItems" : [ { "id" : "ITEM-1", "itemData" : {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Computer Vision and \u2026", "id" : "ITEM-1", "issued" : { "date-parts" : [ [ "2012" ] ] }, "title" : "Freak: Fast retina keypoint", "type" : "article-journal" }, "uris" : [ "http://www.mendeley.com/documents/?uuid=976939fc-09da-4882-a274-896f3daa1e67" ] } ], "mendeley" : { "previouslyFormattedCitation" : "[26]" }, "properties" : { "noteIndex" : 0 }, "schema" : "https://github.com/citation-style-language/schema/raw/master/csl-citation.json" }</w:instrText>
      </w:r>
      <w:r w:rsidR="00DB105A">
        <w:fldChar w:fldCharType="separate"/>
      </w:r>
      <w:r w:rsidR="00DB105A" w:rsidRPr="00DB105A">
        <w:rPr>
          <w:noProof/>
        </w:rPr>
        <w:t>[26]</w:t>
      </w:r>
      <w:r w:rsidR="00DB105A">
        <w:fldChar w:fldCharType="end"/>
      </w:r>
      <w:r w:rsidR="00DB105A">
        <w:t xml:space="preserve">, BRIEF </w:t>
      </w:r>
      <w:r w:rsidR="00DB105A">
        <w:fldChar w:fldCharType="begin" w:fldLock="1"/>
      </w:r>
      <w:r w:rsidR="005D4751">
        <w:instrText>ADDIN CSL_CITATION { "citationItems" : [ { "id" : "ITEM-1", "itemData" : { "author" : [ { "dropping-particle" : "", "family" : "Calonder", "given" : "M", "non-dropping-particle" : "", "parse-names" : false, "suffix" : "" }, { "dropping-particle" : "", "family" : "Lepetit", "given" : "V", "non-dropping-particle" : "", "parse-names" : false, "suffix" : "" }, { "dropping-particle" : "", "family" : "Strecha", "given" : "C", "non-dropping-particle" : "", "parse-names" : false, "suffix" : "" }, { "dropping-particle" : "", "family" : "Fua", "given" : "P", "non-dropping-particle" : "", "parse-names" : false, "suffix" : "" } ], "container-title" : "Computer Vision\u2013ECCV 2010", "id" : "ITEM-1", "issued" : { "date-parts" : [ [ "2010" ] ] }, "title" : "Brief: Binary robust independent elementary features", "type" : "article-journal" }, "uris" : [ "http://www.mendeley.com/documents/?uuid=6a80d88a-b18d-495a-8a3a-20b9e17cfc88" ] } ], "mendeley" : { "previouslyFormattedCitation" : "[27]" }, "properties" : { "noteIndex" : 0 }, "schema" : "https://github.com/citation-style-language/schema/raw/master/csl-citation.json" }</w:instrText>
      </w:r>
      <w:r w:rsidR="00DB105A">
        <w:fldChar w:fldCharType="separate"/>
      </w:r>
      <w:r w:rsidR="00DB105A" w:rsidRPr="00DB105A">
        <w:rPr>
          <w:noProof/>
        </w:rPr>
        <w:t>[27]</w:t>
      </w:r>
      <w:r w:rsidR="00DB105A">
        <w:fldChar w:fldCharType="end"/>
      </w:r>
      <w:r w:rsidRPr="00CE0F72">
        <w:t>, ORB and BRISK</w:t>
      </w:r>
      <w:r>
        <w:t>.</w:t>
      </w:r>
    </w:p>
    <w:p w14:paraId="2D1E189E" w14:textId="245E484F" w:rsidR="00CE0F72" w:rsidRDefault="00CE0F72" w:rsidP="00CE0F72">
      <w:pPr>
        <w:ind w:firstLine="202"/>
        <w:jc w:val="both"/>
      </w:pPr>
      <w:r>
        <w:t>The matching of these descriptors can be performed using either a brute force or a heuristic approach.</w:t>
      </w:r>
    </w:p>
    <w:p w14:paraId="76A32AB4" w14:textId="77777777" w:rsidR="00CE0F72" w:rsidRDefault="00CE0F72" w:rsidP="00CE0F72">
      <w:pPr>
        <w:ind w:firstLine="202"/>
        <w:jc w:val="both"/>
      </w:pPr>
      <w:r>
        <w:t>In the brute force approach, each descriptor in the image is compared with all descriptors in the reference image to find the best correspondence.</w:t>
      </w:r>
    </w:p>
    <w:p w14:paraId="7FCD9255" w14:textId="5201CFC1" w:rsidR="00CE0F72" w:rsidRDefault="00CE0F72" w:rsidP="00CE0F72">
      <w:pPr>
        <w:ind w:firstLine="202"/>
        <w:jc w:val="both"/>
      </w:pPr>
      <w:r>
        <w:t xml:space="preserve">In the heuristic approach, such as the FLANN library </w:t>
      </w:r>
      <w:r>
        <w:fldChar w:fldCharType="begin" w:fldLock="1"/>
      </w:r>
      <w:r w:rsidR="005D4751">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uris" : [ "http://www.mendeley.com/documents/?uuid=271c5fd4-cf2c-4a03-8a4f-c294391e8585" ] } ], "mendeley" : { "previouslyFormattedCitation" : "[28]" }, "properties" : { "noteIndex" : 0 }, "schema" : "https://github.com/citation-style-language/schema/raw/master/csl-citation.json" }</w:instrText>
      </w:r>
      <w:r>
        <w:fldChar w:fldCharType="separate"/>
      </w:r>
      <w:r w:rsidR="00DB105A" w:rsidRPr="00DB105A">
        <w:rPr>
          <w:noProof/>
        </w:rPr>
        <w:t>[28]</w:t>
      </w:r>
      <w:r>
        <w:fldChar w:fldCharType="end"/>
      </w:r>
      <w:r>
        <w:t xml:space="preserve">, several optimizations are employed to speed up the computations. These optimizations can be related to the appropriate selection of which </w:t>
      </w:r>
      <w:r w:rsidR="003F4E3F">
        <w:t>descriptors</w:t>
      </w:r>
      <w:r>
        <w:t xml:space="preserve"> to match, and to the use of efficient data structures to speed up the search (such as k-d trees).</w:t>
      </w:r>
    </w:p>
    <w:p w14:paraId="0EF02C24" w14:textId="77777777" w:rsidR="007636BB" w:rsidRDefault="007636BB" w:rsidP="007636BB">
      <w:pPr>
        <w:ind w:left="202"/>
      </w:pPr>
    </w:p>
    <w:p w14:paraId="7EF76165" w14:textId="2B233917" w:rsidR="007636BB" w:rsidRDefault="007636BB" w:rsidP="007636BB">
      <w:pPr>
        <w:pStyle w:val="Cabealho3"/>
      </w:pPr>
      <w:r>
        <w:t>Training samples</w:t>
      </w:r>
    </w:p>
    <w:p w14:paraId="5DE09DA7" w14:textId="77777777" w:rsidR="00072DFD" w:rsidRDefault="00072DFD" w:rsidP="00072DFD">
      <w:pPr>
        <w:ind w:firstLine="202"/>
        <w:jc w:val="both"/>
      </w:pPr>
      <w:r>
        <w:t>Before a classifier can be used, it must be trained with several samples of the target objects. As such, a training database is built using the vocabulary of the visual words computed earlier.</w:t>
      </w:r>
    </w:p>
    <w:p w14:paraId="08EC76B9" w14:textId="77777777" w:rsidR="00072DFD" w:rsidRDefault="00072DFD" w:rsidP="00072DFD">
      <w:pPr>
        <w:ind w:firstLine="202"/>
        <w:jc w:val="both"/>
      </w:pPr>
      <w:r>
        <w:t>In this stage, each image of the training set list is preprocessed, its feature points are computed and separated into the corresponding classes according to the ground truth masks and then the descriptors are built using the visual vocabulary.</w:t>
      </w:r>
    </w:p>
    <w:p w14:paraId="54931F43" w14:textId="729359BE" w:rsidR="007636BB" w:rsidRDefault="00072DFD" w:rsidP="00072DFD">
      <w:pPr>
        <w:ind w:firstLine="202"/>
        <w:jc w:val="both"/>
      </w:pPr>
      <w:r>
        <w:t>The results are a set of normalized histograms of the visual words present in each training image, associated with the corresponding labels, that will inform the classifier to which class the training samples belongs.</w:t>
      </w:r>
    </w:p>
    <w:p w14:paraId="0151E27A" w14:textId="77777777" w:rsidR="007636BB" w:rsidRDefault="007636BB" w:rsidP="007636BB">
      <w:pPr>
        <w:ind w:left="202"/>
      </w:pPr>
    </w:p>
    <w:p w14:paraId="2BA1CFF6" w14:textId="1807BE8F" w:rsidR="007636BB" w:rsidRDefault="00706970" w:rsidP="007636BB">
      <w:pPr>
        <w:pStyle w:val="Cabealho3"/>
      </w:pPr>
      <w:r>
        <w:t>Classifier training</w:t>
      </w:r>
    </w:p>
    <w:p w14:paraId="42BAEC4B" w14:textId="6EC2ADDA" w:rsidR="00706970" w:rsidRDefault="00072DFD" w:rsidP="00FF7D49">
      <w:pPr>
        <w:ind w:firstLine="202"/>
        <w:jc w:val="both"/>
      </w:pPr>
      <w:r w:rsidRPr="00072DFD">
        <w:t>After having the training samples, a classifier is trained</w:t>
      </w:r>
      <w:r w:rsidR="00FF7D49">
        <w:t xml:space="preserve"> </w:t>
      </w:r>
      <w:r w:rsidR="00CE0F72">
        <w:t>in</w:t>
      </w:r>
      <w:r w:rsidR="00FF7D49">
        <w:t xml:space="preserve"> order to build a model of the distribution of the target object visual words descriptors. This model can then be used to predict</w:t>
      </w:r>
      <w:r w:rsidRPr="00072DFD">
        <w:t xml:space="preserve"> with acceptable accuracy if the target objects are in an image or not.</w:t>
      </w:r>
    </w:p>
    <w:p w14:paraId="0557152A" w14:textId="5AB2EE4B" w:rsidR="002326DA" w:rsidRDefault="002326DA" w:rsidP="00FF7D49">
      <w:pPr>
        <w:ind w:firstLine="202"/>
        <w:jc w:val="both"/>
      </w:pPr>
      <w:r>
        <w:t xml:space="preserve">There are several machine learning classifiers to perform object recognition. The included classifiers are </w:t>
      </w:r>
      <w:r w:rsidR="00DB105A">
        <w:t xml:space="preserve">Support Vector Machines </w:t>
      </w:r>
      <w:r w:rsidR="005D4751">
        <w:fldChar w:fldCharType="begin" w:fldLock="1"/>
      </w:r>
      <w:r w:rsidR="005D4751">
        <w:instrText>ADDIN CSL_CITATION { "citationItems" : [ { "id" : "ITEM-1", "itemData" : { "author" : [ { "dropping-particle" : "", "family" : "Burges", "given" : "CJC", "non-dropping-particle" : "", "parse-names" : false, "suffix" : "" } ], "container-title" : "Data mining and knowledge discovery", "id" : "ITEM-1", "issued" : { "date-parts" : [ [ "1998" ] ] }, "title" : "A tutorial on support vector machines for pattern recognition", "type" : "article-journal" }, "uris" : [ "http://www.mendeley.com/documents/?uuid=bb0455b3-594d-441e-a924-d8b20fdda7e8" ] } ], "mendeley" : { "previouslyFormattedCitation" : "[29]" }, "properties" : { "noteIndex" : 0 }, "schema" : "https://github.com/citation-style-language/schema/raw/master/csl-citation.json" }</w:instrText>
      </w:r>
      <w:r w:rsidR="005D4751">
        <w:fldChar w:fldCharType="separate"/>
      </w:r>
      <w:r w:rsidR="005D4751" w:rsidRPr="005D4751">
        <w:rPr>
          <w:noProof/>
        </w:rPr>
        <w:t>[29]</w:t>
      </w:r>
      <w:r w:rsidR="005D4751">
        <w:fldChar w:fldCharType="end"/>
      </w:r>
      <w:r w:rsidR="005D4751">
        <w:t xml:space="preserve">, </w:t>
      </w:r>
      <w:r w:rsidR="005D4751">
        <w:fldChar w:fldCharType="begin" w:fldLock="1"/>
      </w:r>
      <w:r w:rsidR="005D4751">
        <w:instrText>ADDIN CSL_CITATION { "citationItems" : [ { "id" : "ITEM-1", "itemData" : { "author" : [ { "dropping-particle" : "", "family" : "Chang", "given" : "CC", "non-dropping-particle" : "", "parse-names" : false, "suffix" : "" }, { "dropping-particle" : "", "family" : "Lin", "given" : "CJ", "non-dropping-particle" : "", "parse-names" : false, "suffix" : "" } ], "container-title" : "ACM Transactions on Intelligent Systems and \u2026", "id" : "ITEM-1", "issued" : { "date-parts" : [ [ "2011" ] ] }, "title" : "LIBSVM: a library for support vector machines", "type" : "article-journal" }, "uris" : [ "http://www.mendeley.com/documents/?uuid=4f606924-71e8-4188-a1f1-ca3236e19a43" ] } ], "mendeley" : { "previouslyFormattedCitation" : "[30]" }, "properties" : { "noteIndex" : 0 }, "schema" : "https://github.com/citation-style-language/schema/raw/master/csl-citation.json" }</w:instrText>
      </w:r>
      <w:r w:rsidR="005D4751">
        <w:fldChar w:fldCharType="separate"/>
      </w:r>
      <w:r w:rsidR="005D4751" w:rsidRPr="005D4751">
        <w:rPr>
          <w:noProof/>
        </w:rPr>
        <w:t>[30]</w:t>
      </w:r>
      <w:r w:rsidR="005D4751">
        <w:fldChar w:fldCharType="end"/>
      </w:r>
      <w:r w:rsidRPr="002326DA">
        <w:t>,</w:t>
      </w:r>
      <w:r w:rsidR="005D4751">
        <w:t xml:space="preserve"> Artificial Neural Networks </w:t>
      </w:r>
      <w:r w:rsidR="005D4751">
        <w:fldChar w:fldCharType="begin" w:fldLock="1"/>
      </w:r>
      <w:r w:rsidR="005D4751">
        <w:instrText>ADDIN CSL_CITATION { "citationItems" : [ { "id" : "ITEM-1", "itemData" : { "author" : [ { "dropping-particle" : "", "family" : "Riedmiller", "given" : "M", "non-dropping-particle" : "", "parse-names" : false, "suffix" : "" }, { "dropping-particle" : "", "family" : "Braun", "given" : "H", "non-dropping-particle" : "", "parse-names" : false, "suffix" : "" } ], "container-title" : "Neural Networks, 1993., IEEE \u2026", "id" : "ITEM-1", "issued" : { "date-parts" : [ [ "1993" ] ] }, "title" : "A direct adaptive method for faster backpropagation learning: The RPROP algorithm", "type" : "article-journal" }, "uris" : [ "http://www.mendeley.com/documents/?uuid=8991596d-2119-4cad-b09d-ff2769b9e7ff" ] } ], "mendeley" : { "previouslyFormattedCitation" : "[31]" }, "properties" : { "noteIndex" : 0 }, "schema" : "https://github.com/citation-style-language/schema/raw/master/csl-citation.json" }</w:instrText>
      </w:r>
      <w:r w:rsidR="005D4751">
        <w:fldChar w:fldCharType="separate"/>
      </w:r>
      <w:r w:rsidR="005D4751" w:rsidRPr="005D4751">
        <w:rPr>
          <w:noProof/>
        </w:rPr>
        <w:t>[31]</w:t>
      </w:r>
      <w:r w:rsidR="005D4751">
        <w:fldChar w:fldCharType="end"/>
      </w:r>
      <w:r w:rsidR="005D4751">
        <w:t xml:space="preserve">, Normal Bayes Classifier </w:t>
      </w:r>
      <w:r w:rsidR="005D4751">
        <w:fldChar w:fldCharType="begin" w:fldLock="1"/>
      </w:r>
      <w:r w:rsidR="005D4751">
        <w:instrText>ADDIN CSL_CITATION { "citationItems" : [ { "id" : "ITEM-1", "itemData" : { "DOI" : "10.1016/0098-3004(96)00017-9", "ISBN" : "978-0122698514", "ISSN" : "15537358", "PMID" : "21124870", "abstract" : "This completely revised second edition presents an introduction to statistical pattern recognition. Pattern recognition in general covers a wide range of problems: it is applied to engineering problems, such as character readers and wave form analysis as well as to brain modeling in biology and psychology. Statistical decision and estimation, which are the main subjects of this book, are regarded as fundamental to the study of pattern recognition. This book is appropriate as a text for introductory courses in pattern recognition and as a reference book for workers in the field. Each chapter contains computer projects as well as exercises.", "author" : [ { "dropping-particle" : "", "family" : "Fukunaga", "given" : "Keinosuke", "non-dropping-particle" : "", "parse-names" : false, "suffix" : "" } ], "collection-editor" : "Computer Science and Scientific Computing", "container-title" : "Pattern Recognition", "editor" : [ { "dropping-particle" : "", "family" : "Rheinboldt", "given" : "Werner", "non-dropping-particle" : "", "parse-names" : false, "suffix" : "" } ], "id" : "ITEM-1", "issue" : "7", "issued" : { "date-parts" : [ [ "1990" ] ] }, "page" : "833-834", "publisher" : "Academic Press", "title" : "Introduction to Statistical Pattern Recognition", "type" : "book", "volume" : "22" }, "uris" : [ "http://www.mendeley.com/documents/?uuid=91705961-4652-4e77-a30a-65474af4cf03" ] } ], "mendeley" : { "previouslyFormattedCitation" : "[32]" }, "properties" : { "noteIndex" : 0 }, "schema" : "https://github.com/citation-style-language/schema/raw/master/csl-citation.json" }</w:instrText>
      </w:r>
      <w:r w:rsidR="005D4751">
        <w:fldChar w:fldCharType="separate"/>
      </w:r>
      <w:r w:rsidR="005D4751" w:rsidRPr="005D4751">
        <w:rPr>
          <w:noProof/>
        </w:rPr>
        <w:t>[32]</w:t>
      </w:r>
      <w:r w:rsidR="005D4751">
        <w:fldChar w:fldCharType="end"/>
      </w:r>
      <w:r w:rsidR="005D4751">
        <w:t xml:space="preserve">, Decision Trees </w:t>
      </w:r>
      <w:r w:rsidR="005D4751">
        <w:fldChar w:fldCharType="begin" w:fldLock="1"/>
      </w:r>
      <w:r w:rsidR="005D4751">
        <w:instrText>ADDIN CSL_CITATION { "citationItems" : [ { "id" : "ITEM-1", "itemData" : { "ISBN" : "0412048418", "PMID" : "462029", "abstract" : "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 "author" : [ { "dropping-particle" : "", "family" : "Breiman", "given" : "L", "non-dropping-particle" : "", "parse-names" : false, "suffix" : "" }, { "dropping-particle" : "", "family" : "Friedman", "given" : "J H", "non-dropping-particle" : "", "parse-names" : false, "suffix" : "" }, { "dropping-particle" : "", "family" : "Olshen", "given" : "R A", "non-dropping-particle" : "", "parse-names" : false, "suffix" : "" }, { "dropping-particle" : "", "family" : "Stone", "given" : "C J", "non-dropping-particle" : "", "parse-names" : false, "suffix" : "" } ], "container-title" : "The Wadsworth statisticsprobability series", "id" : "ITEM-1", "issued" : { "date-parts" : [ [ "1984" ] ] }, "page" : "368", "title" : "Classification and Regression Trees", "type" : "book", "volume" : "19" }, "uris" : [ "http://www.mendeley.com/documents/?uuid=68a6de79-cb68-446c-b081-0cc44210816a" ] } ], "mendeley" : { "previouslyFormattedCitation" : "[33]" }, "properties" : { "noteIndex" : 0 }, "schema" : "https://github.com/citation-style-language/schema/raw/master/csl-citation.json" }</w:instrText>
      </w:r>
      <w:r w:rsidR="005D4751">
        <w:fldChar w:fldCharType="separate"/>
      </w:r>
      <w:r w:rsidR="005D4751" w:rsidRPr="005D4751">
        <w:rPr>
          <w:noProof/>
        </w:rPr>
        <w:t>[33]</w:t>
      </w:r>
      <w:r w:rsidR="005D4751">
        <w:fldChar w:fldCharType="end"/>
      </w:r>
      <w:r w:rsidR="005D4751">
        <w:t xml:space="preserve">, Boosting </w:t>
      </w:r>
      <w:r w:rsidR="005D4751">
        <w:fldChar w:fldCharType="begin" w:fldLock="1"/>
      </w:r>
      <w:r w:rsidR="005D4751">
        <w:instrText>ADDIN CSL_CITATION { "citationItems" : [ { "id" : "ITEM-1", "itemData" : { "DOI" : "10.1214/aos/1016218223", "ISBN" : "00905364", "ISSN" : "0090-5364", "PMID" : "2565644", "abstract" : "Boosting is one of the most important recent developments in classification methodology. Boosting works by sequentially applying a classification algorithm to reweighted versions of the training data and then taking a weighted majority vote of the sequence of classifiers thus produced. For many classification algorithms, this simple strategy results in dramatic improvements in performance. We show that this seemingly mysterious phenomenon can be understood in terms of well-known statistical principles, namely additive modeling and maximum likelihood. For the two-class problem, boosting can be viewed as an approximation to additive modeling on the logistic scale using maximum Bernoulli likelihood as a criterion. We develop more direct approximations and show that they exhibit nearly identical results to boosting. Direct multiclass generalizations based on multinomial likelihood are derived that exhibit performance comparable to other recently proposed multiclass generalizations of boosting in most situations, and far superior in some. We suggest a minor modification to boosting that can reduce computation, often by factors of 10 to 50. Finally, we apply these insights to produce an alternative formulation of boosting decision trees. This approach, based on best-first truncated tree induction, often leads to better performance, and can provide interpretable descriptions of the aggregate decision rule. It is also much faster computationally, making it more suitable to large-scale data mining application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The Annals of Statistics", "id" : "ITEM-1", "issue" : "2", "issued" : { "date-parts" : [ [ "2000" ] ] }, "page" : "337-407", "title" : "Additive logistic regression: a statistical view of boosting (With discussion and a rejoinder by the authors)", "type" : "article", "volume" : "28" }, "uris" : [ "http://www.mendeley.com/documents/?uuid=5f6261b9-838a-47da-97e2-adfc62e34711" ] } ], "mendeley" : { "previouslyFormattedCitation" : "[34]" }, "properties" : { "noteIndex" : 0 }, "schema" : "https://github.com/citation-style-language/schema/raw/master/csl-citation.json" }</w:instrText>
      </w:r>
      <w:r w:rsidR="005D4751">
        <w:fldChar w:fldCharType="separate"/>
      </w:r>
      <w:r w:rsidR="005D4751" w:rsidRPr="005D4751">
        <w:rPr>
          <w:noProof/>
        </w:rPr>
        <w:t>[34]</w:t>
      </w:r>
      <w:r w:rsidR="005D4751">
        <w:fldChar w:fldCharType="end"/>
      </w:r>
      <w:r w:rsidR="005D4751">
        <w:t xml:space="preserve">, Gradient Boosting Trees </w:t>
      </w:r>
      <w:r w:rsidR="005D4751">
        <w:fldChar w:fldCharType="begin" w:fldLock="1"/>
      </w:r>
      <w:r w:rsidR="005D4751">
        <w:instrText>ADDIN CSL_CITATION { "citationItems" : [ { "id" : "ITEM-1", "itemData" : { "author" : [ { "dropping-particle" : "", "family" : "Friedman", "given" : "JH", "non-dropping-particle" : "", "parse-names" : false, "suffix" : "" } ], "container-title" : "Annals of Statistics", "id" : "ITEM-1", "issued" : { "date-parts" : [ [ "2001" ] ] }, "title" : "Greedy function approximation: a gradient boosting machine", "type" : "article-journal" }, "uris" : [ "http://www.mendeley.com/documents/?uuid=dd6df296-9af6-4aa2-8b90-1b41a74b0592" ] } ], "mendeley" : { "previouslyFormattedCitation" : "[35]" }, "properties" : { "noteIndex" : 0 }, "schema" : "https://github.com/citation-style-language/schema/raw/master/csl-citation.json" }</w:instrText>
      </w:r>
      <w:r w:rsidR="005D4751">
        <w:fldChar w:fldCharType="separate"/>
      </w:r>
      <w:r w:rsidR="005D4751" w:rsidRPr="005D4751">
        <w:rPr>
          <w:noProof/>
        </w:rPr>
        <w:t>[35]</w:t>
      </w:r>
      <w:r w:rsidR="005D4751">
        <w:fldChar w:fldCharType="end"/>
      </w:r>
      <w:r w:rsidRPr="002326DA">
        <w:t>, Random Trees and Extremely Randomi</w:t>
      </w:r>
      <w:r w:rsidR="005D4751">
        <w:t xml:space="preserve">zed Trees </w:t>
      </w:r>
      <w:r w:rsidR="005D4751">
        <w:fldChar w:fldCharType="begin" w:fldLock="1"/>
      </w:r>
      <w:r w:rsidR="005D4751">
        <w:instrText>ADDIN CSL_CITATION { "citationItems" : [ { "id" : "ITEM-1", "itemData" : { "author" : [ { "dropping-particle" : "", "family" : "Geurts", "given" : "P", "non-dropping-particle" : "", "parse-names" : false, "suffix" : "" }, { "dropping-particle" : "", "family" : "Ernst", "given" : "D", "non-dropping-particle" : "", "parse-names" : false, "suffix" : "" }, { "dropping-particle" : "", "family" : "Wehenkel", "given" : "L", "non-dropping-particle" : "", "parse-names" : false, "suffix" : "" } ], "container-title" : "Machine learning", "id" : "ITEM-1", "issued" : { "date-parts" : [ [ "2006" ] ] }, "title" : "Extremely randomized trees", "type" : "article-journal" }, "uris" : [ "http://www.mendeley.com/documents/?uuid=1833cc9e-aab9-4387-aafe-7711d4fe7b3c" ] } ], "mendeley" : { "previouslyFormattedCitation" : "[36]" }, "properties" : { "noteIndex" : 0 }, "schema" : "https://github.com/citation-style-language/schema/raw/master/csl-citation.json" }</w:instrText>
      </w:r>
      <w:r w:rsidR="005D4751">
        <w:fldChar w:fldCharType="separate"/>
      </w:r>
      <w:r w:rsidR="005D4751" w:rsidRPr="005D4751">
        <w:rPr>
          <w:noProof/>
        </w:rPr>
        <w:t>[36]</w:t>
      </w:r>
      <w:r w:rsidR="005D4751">
        <w:fldChar w:fldCharType="end"/>
      </w:r>
      <w:r>
        <w:t>.</w:t>
      </w:r>
    </w:p>
    <w:p w14:paraId="7C262819" w14:textId="77777777" w:rsidR="00706970" w:rsidRDefault="00706970" w:rsidP="00072DFD"/>
    <w:p w14:paraId="66B1B38B" w14:textId="5B6555E5" w:rsidR="00706970" w:rsidRDefault="00706970" w:rsidP="00706970">
      <w:pPr>
        <w:pStyle w:val="Cabealho3"/>
      </w:pPr>
      <w:r>
        <w:lastRenderedPageBreak/>
        <w:t>Object recognition and localization estimation</w:t>
      </w:r>
    </w:p>
    <w:p w14:paraId="6530602A" w14:textId="77777777" w:rsidR="006321F6" w:rsidRDefault="006321F6" w:rsidP="006321F6">
      <w:pPr>
        <w:ind w:firstLine="202"/>
        <w:jc w:val="both"/>
      </w:pPr>
      <w:r>
        <w:t>To detect the regions in the image where the target objects are, a sliding window technique was applied. In this stage, the classifier is used to analyze several patches of different sizes and locations in the image, and the result is a voting mask, that contains the locations where the classifier predicted that the target objects are likely to be.</w:t>
      </w:r>
    </w:p>
    <w:p w14:paraId="0BE61DAD" w14:textId="1C8775A2" w:rsidR="006321F6" w:rsidRDefault="006321F6" w:rsidP="006321F6">
      <w:pPr>
        <w:ind w:firstLine="202"/>
        <w:jc w:val="both"/>
      </w:pPr>
      <w:r>
        <w:t xml:space="preserve">To improve the precision of the identification of the targets regions, a </w:t>
      </w:r>
      <w:r w:rsidR="00D75496">
        <w:t xml:space="preserve">dynamic </w:t>
      </w:r>
      <w:r>
        <w:t>threshold was applied to the voting mask, in order to discard zones that receive few votes from the classifier.</w:t>
      </w:r>
    </w:p>
    <w:p w14:paraId="4A41DA6D" w14:textId="4EFAFE88" w:rsidR="00706970" w:rsidRDefault="004C22E6" w:rsidP="006321F6">
      <w:pPr>
        <w:ind w:firstLine="202"/>
        <w:jc w:val="both"/>
      </w:pPr>
      <w:r>
        <w:rPr>
          <w:noProof/>
        </w:rPr>
        <mc:AlternateContent>
          <mc:Choice Requires="wpg">
            <w:drawing>
              <wp:anchor distT="0" distB="0" distL="114300" distR="114300" simplePos="0" relativeHeight="251658240" behindDoc="0" locked="0" layoutInCell="1" allowOverlap="1" wp14:anchorId="397DA2AE" wp14:editId="2CBB98A3">
                <wp:simplePos x="0" y="0"/>
                <wp:positionH relativeFrom="margin">
                  <wp:posOffset>3387090</wp:posOffset>
                </wp:positionH>
                <wp:positionV relativeFrom="paragraph">
                  <wp:posOffset>250146</wp:posOffset>
                </wp:positionV>
                <wp:extent cx="3210560" cy="2402840"/>
                <wp:effectExtent l="0" t="0" r="8890" b="0"/>
                <wp:wrapTopAndBottom/>
                <wp:docPr id="4" name="Grupo 4"/>
                <wp:cNvGraphicFramePr/>
                <a:graphic xmlns:a="http://schemas.openxmlformats.org/drawingml/2006/main">
                  <a:graphicData uri="http://schemas.microsoft.com/office/word/2010/wordprocessingGroup">
                    <wpg:wgp>
                      <wpg:cNvGrpSpPr/>
                      <wpg:grpSpPr>
                        <a:xfrm>
                          <a:off x="0" y="0"/>
                          <a:ext cx="3210560" cy="2402840"/>
                          <a:chOff x="0" y="62068"/>
                          <a:chExt cx="3211201" cy="2404601"/>
                        </a:xfrm>
                      </wpg:grpSpPr>
                      <wpg:grpSp>
                        <wpg:cNvPr id="19" name="Grupo 19"/>
                        <wpg:cNvGrpSpPr/>
                        <wpg:grpSpPr>
                          <a:xfrm>
                            <a:off x="0" y="62068"/>
                            <a:ext cx="3211201" cy="1206032"/>
                            <a:chOff x="0" y="60949"/>
                            <a:chExt cx="3308077" cy="1184224"/>
                          </a:xfrm>
                        </wpg:grpSpPr>
                        <pic:pic xmlns:pic="http://schemas.openxmlformats.org/drawingml/2006/picture">
                          <pic:nvPicPr>
                            <pic:cNvPr id="7" name="Imagem 7" descr="U:\GitHub\Car-Detection\Results\Object reconition\carsgraz_353__Classifier_STAR-Detector_SIFT-Extractor_Flann-Matcher_KMeans-BowTrainer_ANN-Classifier.pn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60949"/>
                              <a:ext cx="1655445" cy="1184220"/>
                            </a:xfrm>
                            <a:prstGeom prst="rect">
                              <a:avLst/>
                            </a:prstGeom>
                            <a:noFill/>
                            <a:ln>
                              <a:noFill/>
                            </a:ln>
                          </pic:spPr>
                        </pic:pic>
                        <pic:pic xmlns:pic="http://schemas.openxmlformats.org/drawingml/2006/picture">
                          <pic:nvPicPr>
                            <pic:cNvPr id="8" name="Imagem 8" descr="U:\GitHub\Car-Detection\Results\Object reconition\carsgraz_353__Classifier_STAR-Detector_SIFT-Extractor_Flann-Matcher_KMeans-BowTrainer_ANN-Classifier__voterMask.png"/>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652632" y="60953"/>
                              <a:ext cx="1655445" cy="1184220"/>
                            </a:xfrm>
                            <a:prstGeom prst="rect">
                              <a:avLst/>
                            </a:prstGeom>
                            <a:noFill/>
                            <a:ln>
                              <a:noFill/>
                            </a:ln>
                          </pic:spPr>
                        </pic:pic>
                      </wpg:grpSp>
                      <wpg:grpSp>
                        <wpg:cNvPr id="26" name="Grupo 26"/>
                        <wpg:cNvGrpSpPr/>
                        <wpg:grpSpPr>
                          <a:xfrm>
                            <a:off x="0" y="1262462"/>
                            <a:ext cx="3209925" cy="1204207"/>
                            <a:chOff x="0" y="0"/>
                            <a:chExt cx="3308076" cy="1241425"/>
                          </a:xfrm>
                        </wpg:grpSpPr>
                        <pic:pic xmlns:pic="http://schemas.openxmlformats.org/drawingml/2006/picture">
                          <pic:nvPicPr>
                            <pic:cNvPr id="22" name="Imagem 22" descr="U:\GitHub\Car-Detection\Results\Object reconition\carsgraz_101__Classifier_SURF-Detector_SURF-Extractor_Flann-Matcher_KMeans-BowTrainer_ANN-Classifier.png"/>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23" name="Imagem 23" descr="U:\GitHub\Car-Detection\Results\Object reconition\carsgraz_101__Classifier_SURF-Detector_SURF-Extractor_Flann-Matcher_KMeans-BowTrainer_ANN-Classifier__voterMask.p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3ED23EBD" id="Grupo 4" o:spid="_x0000_s1026" style="position:absolute;margin-left:266.7pt;margin-top:19.7pt;width:252.8pt;height:189.2pt;z-index:251658240;mso-position-horizontal-relative:margin;mso-width-relative:margin;mso-height-relative:margin" coordorigin=",620" coordsize="32112,2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">
                <v:group id="Grupo 19" o:spid="_x0000_s1027" style="position:absolute;top:620;width:32112;height:12061" coordorigin=",609" coordsize="33080,11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28" type="#_x0000_t75" style="position:absolute;top:609;width:16554;height:11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WzrCAAAA2gAAAA8AAABkcnMvZG93bnJldi54bWxEj0FrwkAUhO8F/8PyhN7qRoNWoquIWOit&#10;ahU8PrLPbDD7NmQ3Me2vdwsFj8PMfMMs172tREeNLx0rGI8SEMS50yUXCk7fH29zED4ga6wck4If&#10;8rBeDV6WmGl35wN1x1CICGGfoQITQp1J6XNDFv3I1cTRu7rGYoiyKaRu8B7htpKTJJlJiyXHBYM1&#10;bQ3lt2NrFRy+2vMsTX/3F7k3OzntWkx7Uup12G8WIAL14Rn+b39qBe/wdyXeAL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F1s6wgAAANoAAAAPAAAAAAAAAAAAAAAAAJ8C&#10;AABkcnMvZG93bnJldi54bWxQSwUGAAAAAAQABAD3AAAAjgMAAAAA&#10;">
                    <v:imagedata r:id="rId12" o:title="carsgraz_353__Classifier_STAR-Detector_SIFT-Extractor_Flann-Matcher_KMeans-BowTrainer_ANN-Classifier"/>
                    <v:path arrowok="t"/>
                    <o:lock v:ext="edit" aspectratio="f"/>
                  </v:shape>
                  <v:shape id="Imagem 8" o:spid="_x0000_s1029" type="#_x0000_t75" style="position:absolute;left:16526;top:609;width:16554;height:11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lh7++AAAA2gAAAA8AAABkcnMvZG93bnJldi54bWxET8uKwjAU3QvzD+EKs9NUF4N0jKIygiCI&#10;j37AneZOUqa5KU1s69+bheDycN7L9eBq0VEbKs8KZtMMBHHpdcVGQXHbTxYgQkTWWHsmBQ8KsF59&#10;jJaYa9/zhbprNCKFcMhRgY2xyaUMpSWHYeob4sT9+dZhTLA1UrfYp3BXy3mWfUmHFacGiw3tLJX/&#10;17tTYHp7/j12duANb4vdtjKH049R6nM8bL5BRBriW/xyH7SCtDVdSTdArp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Clh7++AAAA2gAAAA8AAAAAAAAAAAAAAAAAnwIAAGRy&#10;cy9kb3ducmV2LnhtbFBLBQYAAAAABAAEAPcAAACKAwAAAAA=&#10;">
                    <v:imagedata r:id="rId13" o:title="carsgraz_353__Classifier_STAR-Detector_SIFT-Extractor_Flann-Matcher_KMeans-BowTrainer_ANN-Classifier__voterMask"/>
                    <v:path arrowok="t"/>
                    <o:lock v:ext="edit" aspectratio="f"/>
                  </v:shape>
                </v:group>
                <v:group id="Grupo 26" o:spid="_x0000_s1030" style="position:absolute;top:12624;width:32099;height:12042" coordsize="33080,12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Imagem 22" o:spid="_x0000_s1031"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WGovEAAAA2wAAAA8AAABkcnMvZG93bnJldi54bWxEj1uLwjAUhN+F/Q/hLPim6QbUpWuUxQuI&#10;+KLrXh6Pzdm22JyUJmr990YQfBxm5htmPG1tJc7U+NKxhrd+AoI4c6bkXMP+a9l7B+EDssHKMWm4&#10;kofp5KUzxtS4C2/pvAu5iBD2KWooQqhTKX1WkEXfdzVx9P5dYzFE2eTSNHiJcFtJlSRDabHkuFBg&#10;TbOCsuPuZDWMcL/+WRy+B/N8c/rj7VodfodK6+5r+/kBIlAbnuFHe2U0KAX3L/EHy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WGovEAAAA2wAAAA8AAAAAAAAAAAAAAAAA&#10;nwIAAGRycy9kb3ducmV2LnhtbFBLBQYAAAAABAAEAPcAAACQAwAAAAA=&#10;">
                    <v:imagedata r:id="rId14" o:title="carsgraz_101__Classifier_SURF-Detector_SURF-Extractor_Flann-Matcher_KMeans-BowTrainer_ANN-Classifier"/>
                    <v:path arrowok="t"/>
                    <o:lock v:ext="edit" aspectratio="f"/>
                  </v:shape>
                  <v:shape id="Imagem 23" o:spid="_x0000_s1032"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gyQm/AAAA2wAAAA8AAABkcnMvZG93bnJldi54bWxEj80KwjAQhO+C7xBW8KapPxSpRhFB8ODB&#10;qg+wNmtbbDaliVp9eiMIHoeZ+YZZrFpTiQc1rrSsYDSMQBBnVpecKziftoMZCOeRNVaWScGLHKyW&#10;3c4CE22fnNLj6HMRIOwSVFB4XydSuqwgg25oa+LgXW1j0AfZ5FI3+AxwU8lxFMXSYMlhocCaNgVl&#10;t+PdKDjEe5u+tYvbS2pvpZ+OeH2olOr32vUchKfW/8O/9k4rGE/g+yX8ALn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z4MkJvwAAANsAAAAPAAAAAAAAAAAAAAAAAJ8CAABk&#10;cnMvZG93bnJldi54bWxQSwUGAAAAAAQABAD3AAAAiwMAAAAA&#10;">
                    <v:imagedata r:id="rId15" o:title="carsgraz_101__Classifier_SURF-Detector_SURF-Extractor_Flann-Matcher_KMeans-BowTrainer_ANN-Classifier__voterMask"/>
                    <v:path arrowok="t"/>
                    <o:lock v:ext="edit" aspectratio="f"/>
                  </v:shape>
                </v:group>
                <w10:wrap type="topAndBottom" anchorx="margin"/>
              </v:group>
            </w:pict>
          </mc:Fallback>
        </mc:AlternateContent>
      </w:r>
      <w:r w:rsidR="006321F6">
        <w:t>Then a blob detection algorithm was used to retrieve the bounding boxes of the targets regions</w:t>
      </w:r>
      <w:r w:rsidR="00706970">
        <w:t>.</w:t>
      </w:r>
    </w:p>
    <w:p w14:paraId="599D2B46" w14:textId="2D23BC49" w:rsidR="00706970" w:rsidRDefault="00706970" w:rsidP="00706970">
      <w:pPr>
        <w:ind w:left="202"/>
      </w:pPr>
    </w:p>
    <w:p w14:paraId="66AF638F" w14:textId="718B5C75" w:rsidR="00706970" w:rsidRDefault="00706970" w:rsidP="00706970">
      <w:pPr>
        <w:pStyle w:val="Cabealho3"/>
      </w:pPr>
      <w:r>
        <w:t>Evaluation of results</w:t>
      </w:r>
    </w:p>
    <w:p w14:paraId="11E3AE6A" w14:textId="36CA2B95" w:rsidR="006321F6" w:rsidRDefault="006321F6" w:rsidP="006321F6">
      <w:pPr>
        <w:ind w:firstLine="202"/>
        <w:jc w:val="both"/>
      </w:pPr>
      <w:r>
        <w:t>To evaluate the results of the object recognition system, an image test set was used, in which the resulting voting masks were compared with the target objects ground truth masks</w:t>
      </w:r>
      <w:r w:rsidR="007651FD">
        <w:t xml:space="preserve"> (in Fig. 1 is an example of a ground truth mask)</w:t>
      </w:r>
      <w:r>
        <w:t>.</w:t>
      </w:r>
    </w:p>
    <w:p w14:paraId="0A66E9D8" w14:textId="5425A5C8" w:rsidR="00706970" w:rsidRDefault="006321F6" w:rsidP="006321F6">
      <w:pPr>
        <w:ind w:firstLine="202"/>
        <w:jc w:val="both"/>
      </w:pPr>
      <w:r>
        <w:t xml:space="preserve">In this stage, each pixel in the voting masks was compared to the ground truth masks, in order to see if the result was a true positive, true negative, false positive or false negative. With each of these measures acquired for each </w:t>
      </w:r>
      <w:r w:rsidR="007651FD">
        <w:t xml:space="preserve">test </w:t>
      </w:r>
      <w:r>
        <w:t xml:space="preserve">image, the accuracy, precision and recall </w:t>
      </w:r>
      <w:r w:rsidR="007651FD">
        <w:t>is</w:t>
      </w:r>
      <w:r>
        <w:t xml:space="preserve"> computed</w:t>
      </w:r>
      <w:r w:rsidR="00706970">
        <w:t>.</w:t>
      </w:r>
    </w:p>
    <w:p w14:paraId="4FFEE3C2" w14:textId="6B03DB65" w:rsidR="007651FD" w:rsidRDefault="00EF3028" w:rsidP="006321F6">
      <w:pPr>
        <w:ind w:firstLine="202"/>
        <w:jc w:val="both"/>
      </w:pPr>
      <w:r>
        <w:rPr>
          <w:noProof/>
        </w:rPr>
        <mc:AlternateContent>
          <mc:Choice Requires="wpg">
            <w:drawing>
              <wp:anchor distT="0" distB="0" distL="114300" distR="114300" simplePos="0" relativeHeight="251653120" behindDoc="0" locked="0" layoutInCell="1" allowOverlap="1" wp14:anchorId="7CDE5C0D" wp14:editId="18A6DB8C">
                <wp:simplePos x="0" y="0"/>
                <wp:positionH relativeFrom="column">
                  <wp:posOffset>358140</wp:posOffset>
                </wp:positionH>
                <wp:positionV relativeFrom="paragraph">
                  <wp:posOffset>487045</wp:posOffset>
                </wp:positionV>
                <wp:extent cx="2440305" cy="915670"/>
                <wp:effectExtent l="0" t="0" r="0" b="0"/>
                <wp:wrapTopAndBottom/>
                <wp:docPr id="3" name="Grupo 3"/>
                <wp:cNvGraphicFramePr/>
                <a:graphic xmlns:a="http://schemas.openxmlformats.org/drawingml/2006/main">
                  <a:graphicData uri="http://schemas.microsoft.com/office/word/2010/wordprocessingGroup">
                    <wpg:wgp>
                      <wpg:cNvGrpSpPr/>
                      <wpg:grpSpPr>
                        <a:xfrm>
                          <a:off x="0" y="0"/>
                          <a:ext cx="2440305" cy="915670"/>
                          <a:chOff x="5024" y="0"/>
                          <a:chExt cx="3164593" cy="1188085"/>
                        </a:xfrm>
                      </wpg:grpSpPr>
                      <pic:pic xmlns:pic="http://schemas.openxmlformats.org/drawingml/2006/picture">
                        <pic:nvPicPr>
                          <pic:cNvPr id="1" name="Imagem 1" descr="U:\GitHub\Car-Detection\CarDetection\imgs\imgsDB\carsgraz_231.image.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5024" y="0"/>
                            <a:ext cx="1583690" cy="1187450"/>
                          </a:xfrm>
                          <a:prstGeom prst="rect">
                            <a:avLst/>
                          </a:prstGeom>
                          <a:noFill/>
                          <a:ln>
                            <a:noFill/>
                          </a:ln>
                        </pic:spPr>
                      </pic:pic>
                      <pic:pic xmlns:pic="http://schemas.openxmlformats.org/drawingml/2006/picture">
                        <pic:nvPicPr>
                          <pic:cNvPr id="2" name="Imagem 2" descr="U:\Carlos Costa\Escola\MIEIC 2013-2014\1º semestre\Visão por Computador\Projetos\Projeto 2 - Car detection\ig02-v1.0-cars\mask.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1585927" y="0"/>
                            <a:ext cx="1583690" cy="11880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4B0403F" id="Grupo 3" o:spid="_x0000_s1026" style="position:absolute;margin-left:28.2pt;margin-top:38.35pt;width:192.15pt;height:72.1pt;z-index:251653120;mso-width-relative:margin;mso-height-relative:margin" coordorigin="50" coordsize="31645,11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Ao8P3hwYWNrZXQgZW5kPSJ3Ij8+NhcqgwAAACBj&#10;SFJNAAB6JQAAgIMAAPn/AACA6QAAdTAAAOpgAAA6mAAAF2+SX8VGAAAJ+klEQVR42uzdXW6jSBSA&#10;UWx5BVGx/wWCeg3z0ErG7RhcQBXUzzmal2l1JzaG+rg4wc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">
                <v:shape id="Imagem 1" o:spid="_x0000_s1027" type="#_x0000_t75" style="position:absolute;left:50;width:15837;height:118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vqMy6AAAA2gAAAA8AAABkcnMvZG93bnJldi54bWxET0sKwjAQ3QveIYzgTlM/iFSjiCCoO7Xu&#10;h2Zsis2kNFHr7Y0guBoe7zvLdWsr8aTGl44VjIYJCOLc6ZILBdllN5iD8AFZY+WYFLzJw3rV7Swx&#10;1e7FJ3qeQyFiCPsUFZgQ6lRKnxuy6IeuJo7czTUWQ4RNIXWDrxhuKzlOkpm0WHJsMFjT1lB+Pz+s&#10;gr3xyLfSHS7HySHbTHG3LeiqVL/XbhYgArXhL/659zrOh+8r3ytXHwA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ie+ozLoAAADaAAAADwAAAAAAAAAAAAAAAACfAgAAZHJzL2Rv&#10;d25yZXYueG1sUEsFBgAAAAAEAAQA9wAAAIYDAAAAAA==&#10;">
                  <v:imagedata r:id="rId18" o:title="carsgraz_231.image"/>
                  <v:path arrowok="t"/>
                </v:shape>
                <v:shape id="Imagem 2" o:spid="_x0000_s1028" type="#_x0000_t75" style="position:absolute;left:15859;width:15837;height:11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TJP/BAAAA2gAAAA8AAABkcnMvZG93bnJldi54bWxEj0FrAjEUhO+C/yE8oTdN9FBkNS5LUShe&#10;tNri9bF53U27eVk2qcZ/3wiFHoeZ+YZZl8l14kpDsJ41zGcKBHHtjeVGw/t5N12CCBHZYOeZNNwp&#10;QLkZj9ZYGH/jN7qeYiMyhEOBGtoY+0LKULfkMMx8T5y9Tz84jFkOjTQD3jLcdXKh1LN0aDkvtNjT&#10;S0v19+nHadiqy96nD2XDPZ2P1h6Oc/qqtH6apGoFIlKK/+G/9qvRsIDHlXwD5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YTJP/BAAAA2gAAAA8AAAAAAAAAAAAAAAAAnwIA&#10;AGRycy9kb3ducmV2LnhtbFBLBQYAAAAABAAEAPcAAACNAwAAAAA=&#10;">
                  <v:imagedata r:id="rId19" o:title="mask"/>
                  <v:path arrowok="t"/>
                </v:shape>
                <w10:wrap type="topAndBottom"/>
              </v:group>
            </w:pict>
          </mc:Fallback>
        </mc:AlternateContent>
      </w:r>
      <w:r w:rsidR="007651FD">
        <w:t>To allow fast testing of the system, it was implemented an automatic evaluation option that analyzes all test images and collects both intermediate and final results.</w:t>
      </w:r>
    </w:p>
    <w:p w14:paraId="0E74A9BF" w14:textId="06C085FC" w:rsidR="00BA5DCD" w:rsidRPr="007636BB" w:rsidRDefault="00BA5DCD" w:rsidP="00EF3028">
      <w:pPr>
        <w:jc w:val="center"/>
      </w:pPr>
      <w:r>
        <w:t>Fig. 1. Target object</w:t>
      </w:r>
      <w:r w:rsidR="00922534">
        <w:t>s</w:t>
      </w:r>
      <w:r>
        <w:t xml:space="preserve"> ground truth masks.</w:t>
      </w:r>
    </w:p>
    <w:p w14:paraId="21DD1102" w14:textId="7B3DE027" w:rsidR="004130A0" w:rsidRDefault="00706970" w:rsidP="004130A0">
      <w:pPr>
        <w:pStyle w:val="Cabealho1"/>
      </w:pPr>
      <w:r>
        <w:t>Methods used to calculate the results</w:t>
      </w:r>
    </w:p>
    <w:p w14:paraId="0C9AC54E" w14:textId="33121FF3" w:rsidR="00C73A93" w:rsidRDefault="00C73A93" w:rsidP="00C73A93">
      <w:pPr>
        <w:ind w:firstLine="202"/>
        <w:jc w:val="both"/>
      </w:pPr>
      <w:r>
        <w:t>The results were collected using a Clevo P370EM, with an i7-720QM CPU, NVIDIA GeForce GTX 680M GPU and 16 GB of RAM DDR3 (1600 MHz), running a Windows 8.1 x64 operating system.</w:t>
      </w:r>
    </w:p>
    <w:p w14:paraId="288FF62A" w14:textId="07518704" w:rsidR="00C73A93" w:rsidRDefault="00C73A93" w:rsidP="00C73A93">
      <w:pPr>
        <w:ind w:firstLine="202"/>
        <w:jc w:val="both"/>
      </w:pPr>
      <w:r>
        <w:t>It was used the Graz-02 dataset of car images, from which was retrieved 177 images to build the vocabulary and the training samples, and another 177 images for testing the recognition system.</w:t>
      </w:r>
    </w:p>
    <w:p w14:paraId="35E35EE8" w14:textId="77777777" w:rsidR="00C73A93" w:rsidRDefault="00C73A93" w:rsidP="00C73A93">
      <w:pPr>
        <w:ind w:firstLine="202"/>
        <w:jc w:val="both"/>
      </w:pPr>
      <w:r>
        <w:t>The visual vocabularies were built with a 1000 word size, and all the intermediate results (vocabulary, training samples, and classifiers) are saved to xml files to speedup future uses of the system.</w:t>
      </w:r>
    </w:p>
    <w:p w14:paraId="6EBCC637" w14:textId="18CFABC6" w:rsidR="00C73A93" w:rsidRDefault="004C22E6" w:rsidP="00C73A93">
      <w:pPr>
        <w:ind w:firstLine="202"/>
        <w:jc w:val="both"/>
      </w:pPr>
      <w:r>
        <w:rPr>
          <w:noProof/>
        </w:rPr>
        <mc:AlternateContent>
          <mc:Choice Requires="wpg">
            <w:drawing>
              <wp:anchor distT="0" distB="0" distL="114300" distR="114300" simplePos="0" relativeHeight="251683840" behindDoc="0" locked="0" layoutInCell="1" allowOverlap="1" wp14:anchorId="4122329F" wp14:editId="278A71F9">
                <wp:simplePos x="0" y="0"/>
                <wp:positionH relativeFrom="margin">
                  <wp:posOffset>3389630</wp:posOffset>
                </wp:positionH>
                <wp:positionV relativeFrom="paragraph">
                  <wp:posOffset>264839</wp:posOffset>
                </wp:positionV>
                <wp:extent cx="3205480" cy="1202055"/>
                <wp:effectExtent l="0" t="0" r="0" b="0"/>
                <wp:wrapSquare wrapText="bothSides"/>
                <wp:docPr id="28" name="Grupo 28"/>
                <wp:cNvGraphicFramePr/>
                <a:graphic xmlns:a="http://schemas.openxmlformats.org/drawingml/2006/main">
                  <a:graphicData uri="http://schemas.microsoft.com/office/word/2010/wordprocessingGroup">
                    <wpg:wgp>
                      <wpg:cNvGrpSpPr/>
                      <wpg:grpSpPr>
                        <a:xfrm>
                          <a:off x="0" y="0"/>
                          <a:ext cx="3205480" cy="1202055"/>
                          <a:chOff x="0" y="0"/>
                          <a:chExt cx="3205567" cy="1202055"/>
                        </a:xfrm>
                      </wpg:grpSpPr>
                      <pic:pic xmlns:pic="http://schemas.openxmlformats.org/drawingml/2006/picture">
                        <pic:nvPicPr>
                          <pic:cNvPr id="18" name="Imagem 18" descr="U:\GitHub\Car-Detection\Results\Object reconition\carsgraz_037__Classifier_STAR-Detector_FREAK-Extractor_Flann-Matcher_KMeans-BowTrainer_SVM-Classifier.pn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1202055"/>
                          </a:xfrm>
                          <a:prstGeom prst="rect">
                            <a:avLst/>
                          </a:prstGeom>
                          <a:noFill/>
                          <a:ln>
                            <a:noFill/>
                          </a:ln>
                        </pic:spPr>
                      </pic:pic>
                      <pic:pic xmlns:pic="http://schemas.openxmlformats.org/drawingml/2006/picture">
                        <pic:nvPicPr>
                          <pic:cNvPr id="27" name="Imagem 27" descr="U:\GitHub\Car-Detection\Results\Object reconition\carsgraz_037__Classifier_STAR-Detector_FREAK-Extractor_Flann-Matcher_KMeans-BowTrainer_SVM-Classifier__voterMask.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602827" y="0"/>
                            <a:ext cx="1602740" cy="1202055"/>
                          </a:xfrm>
                          <a:prstGeom prst="rect">
                            <a:avLst/>
                          </a:prstGeom>
                          <a:noFill/>
                          <a:ln>
                            <a:noFill/>
                          </a:ln>
                        </pic:spPr>
                      </pic:pic>
                    </wpg:wgp>
                  </a:graphicData>
                </a:graphic>
              </wp:anchor>
            </w:drawing>
          </mc:Choice>
          <mc:Fallback>
            <w:pict>
              <v:group w14:anchorId="7EBD9919" id="Grupo 28" o:spid="_x0000_s1026" style="position:absolute;margin-left:266.9pt;margin-top:20.85pt;width:252.4pt;height:94.65pt;z-index:251683840;mso-position-horizontal-relative:margin" coordsize="32055,12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">
                <v:shape id="Imagem 18" o:spid="_x0000_s1027" type="#_x0000_t75" style="position:absolute;width:16027;height:120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S8DbDAAAA2wAAAA8AAABkcnMvZG93bnJldi54bWxEj09rAjEQxe8Fv0MYwVvNWqGUrVFEEQoi&#10;pWpLj8Nm9g9uJiGJuv32nUOhtxnem/d+s1gNrlc3iqnzbGA2LUARV9523Bg4n3aPL6BSRrbYeyYD&#10;P5RgtRw9LLC0/s4fdDvmRkkIpxINtDmHUutUteQwTX0gFq320WGWNTbaRrxLuOv1U1E8a4cdS0OL&#10;gTYtVZfj1Rn43r+H+aH+DHv/dY7oNnq7tbUxk/GwfgWVacj/5r/rNyv4Aiu/yAB6+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dLwNsMAAADbAAAADwAAAAAAAAAAAAAAAACf&#10;AgAAZHJzL2Rvd25yZXYueG1sUEsFBgAAAAAEAAQA9wAAAI8DAAAAAA==&#10;">
                  <v:imagedata r:id="rId22" o:title="carsgraz_037__Classifier_STAR-Detector_FREAK-Extractor_Flann-Matcher_KMeans-BowTrainer_SVM-Classifier"/>
                  <v:path arrowok="t"/>
                </v:shape>
                <v:shape id="Imagem 27" o:spid="_x0000_s1028" type="#_x0000_t75" style="position:absolute;left:16028;width:16027;height:120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IKiXDAAAA2wAAAA8AAABkcnMvZG93bnJldi54bWxEj0uLwkAQhO/C/oehF/ZmJj7wkXWUIAh7&#10;XV/grc30JsFMT8yMMfvvHUHwWFTVV9Ri1ZlKtNS40rKCQRSDIM6sLjlXsN9t+jMQziNrrCyTgn9y&#10;sFp+9BaYaHvnX2q3PhcBwi5BBYX3dSKlywoy6CJbEwfvzzYGfZBNLnWD9wA3lRzG8UQaLDksFFjT&#10;uqDssr0ZBe3geJ7EOtdzSkenSzqaXccHp9TXZ5d+g/DU+Xf41f7RCoZTeH4JP0Au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gqJcMAAADbAAAADwAAAAAAAAAAAAAAAACf&#10;AgAAZHJzL2Rvd25yZXYueG1sUEsFBgAAAAAEAAQA9wAAAI8DAAAAAA==&#10;">
                  <v:imagedata r:id="rId23" o:title="carsgraz_037__Classifier_STAR-Detector_FREAK-Extractor_Flann-Matcher_KMeans-BowTrainer_SVM-Classifier__voterMask"/>
                  <v:path arrowok="t"/>
                </v:shape>
                <w10:wrap type="square" anchorx="margin"/>
              </v:group>
            </w:pict>
          </mc:Fallback>
        </mc:AlternateContent>
      </w:r>
      <w:r w:rsidR="00C73A93">
        <w:t>The OpenCV algorithms were used with the default parameters except the SVM classifier, in which the maximum number of iterations was set to 100000 and the Artificial Neural Networks, which were configured to have 20 neurons in the intermediate layer. Also, for binary descriptors the FLANN matcher was modified to use the multi probe LSH index search, and the BFMatcher to use Hamming distances.</w:t>
      </w:r>
    </w:p>
    <w:p w14:paraId="6B4EF53E" w14:textId="22AA014E" w:rsidR="004130A0" w:rsidRDefault="00C73A93" w:rsidP="00C73A93">
      <w:pPr>
        <w:ind w:firstLine="202"/>
        <w:jc w:val="both"/>
      </w:pPr>
      <w:r>
        <w:t>The sliding window technique used 482 regions of interest per image. These patches start at 20% of the image size, and after each scan of the image, (in which the patch moves at 25% increments of its own size), the patch grows 10% (in relation to the image size).</w:t>
      </w:r>
    </w:p>
    <w:p w14:paraId="6DBD35DF" w14:textId="1EB75329" w:rsidR="00706970" w:rsidRDefault="00706970" w:rsidP="00706970">
      <w:pPr>
        <w:pStyle w:val="Cabealho1"/>
      </w:pPr>
      <w:r>
        <w:lastRenderedPageBreak/>
        <w:t>Results</w:t>
      </w:r>
    </w:p>
    <w:p w14:paraId="4B645E2B" w14:textId="4C9E90E5" w:rsidR="00CA06C6" w:rsidRDefault="00CA06C6" w:rsidP="00CA06C6">
      <w:pPr>
        <w:ind w:firstLine="202"/>
        <w:jc w:val="both"/>
      </w:pPr>
      <w:r>
        <w:t>Below are some representative results of the recognition of the target objects in several perspectiv</w:t>
      </w:r>
      <w:r w:rsidR="00EE2D5C">
        <w:t>e views and in different types o</w:t>
      </w:r>
      <w:r>
        <w:t>f environments.</w:t>
      </w:r>
    </w:p>
    <w:p w14:paraId="462AEF8A" w14:textId="12EB19E1" w:rsidR="009B3638" w:rsidRDefault="00CA06C6" w:rsidP="009B3638">
      <w:pPr>
        <w:ind w:firstLine="202"/>
        <w:jc w:val="both"/>
      </w:pPr>
      <w:r>
        <w:t>The test images along with the recognition voting mask are provided.</w:t>
      </w:r>
      <w:r w:rsidR="009B3638">
        <w:t xml:space="preserve"> The masks are initially initialized to 0, and every time the classifier predicts that a sliding window contains the object, the mask votes in the area of the window are incremented. The computation of the bounding box of the object is achieved with a dynamic threshold based in the number of sliding windows and votes in a given mask position.</w:t>
      </w:r>
    </w:p>
    <w:p w14:paraId="765AA34D" w14:textId="6D9E2965" w:rsidR="009B3638" w:rsidRDefault="004C22E6" w:rsidP="009B3638">
      <w:pPr>
        <w:ind w:firstLine="202"/>
        <w:jc w:val="center"/>
      </w:pPr>
      <w:r>
        <w:rPr>
          <w:noProof/>
        </w:rPr>
        <mc:AlternateContent>
          <mc:Choice Requires="wpg">
            <w:drawing>
              <wp:anchor distT="0" distB="0" distL="114300" distR="114300" simplePos="0" relativeHeight="251660288" behindDoc="0" locked="0" layoutInCell="1" allowOverlap="1" wp14:anchorId="654915CF" wp14:editId="154E2122">
                <wp:simplePos x="0" y="0"/>
                <wp:positionH relativeFrom="margin">
                  <wp:posOffset>3393440</wp:posOffset>
                </wp:positionH>
                <wp:positionV relativeFrom="paragraph">
                  <wp:posOffset>2834684</wp:posOffset>
                </wp:positionV>
                <wp:extent cx="3200400" cy="2402205"/>
                <wp:effectExtent l="0" t="0" r="0" b="0"/>
                <wp:wrapTopAndBottom/>
                <wp:docPr id="20" name="Grupo 20"/>
                <wp:cNvGraphicFramePr/>
                <a:graphic xmlns:a="http://schemas.openxmlformats.org/drawingml/2006/main">
                  <a:graphicData uri="http://schemas.microsoft.com/office/word/2010/wordprocessingGroup">
                    <wpg:wgp>
                      <wpg:cNvGrpSpPr/>
                      <wpg:grpSpPr>
                        <a:xfrm>
                          <a:off x="0" y="0"/>
                          <a:ext cx="3200400" cy="2402205"/>
                          <a:chOff x="0" y="0"/>
                          <a:chExt cx="3308076" cy="2482996"/>
                        </a:xfrm>
                      </wpg:grpSpPr>
                      <pic:pic xmlns:pic="http://schemas.openxmlformats.org/drawingml/2006/picture">
                        <pic:nvPicPr>
                          <pic:cNvPr id="5" name="Imagem 5" descr="U:\GitHub\Car-Detection\Results\Object reconition\carsgraz_002__Classifier_STAR-Detector_SURF-Extractor_Flann-Matcher_KMeans-BowTrainer_SVM-Classifier.png"/>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6" name="Imagem 6" descr="U:\GitHub\Car-Detection\Results\Object reconition\carsgraz_002__Classifier_STAR-Detector_SURF-Extractor_Flann-Matcher_KMeans-BowTrainer_SVM-Classifier__voterMask.png"/>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pic:pic xmlns:pic="http://schemas.openxmlformats.org/drawingml/2006/picture">
                        <pic:nvPicPr>
                          <pic:cNvPr id="9" name="Imagem 9" descr="U:\GitHub\Car-Detection\Results\Object reconition\carsgraz_196__Classifier_STAR-Detector_SURF-Extractor_Flann-Matcher_KMeans-BowTrainer_SVM-Classifier.png"/>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1241571"/>
                            <a:ext cx="1655445" cy="1241425"/>
                          </a:xfrm>
                          <a:prstGeom prst="rect">
                            <a:avLst/>
                          </a:prstGeom>
                          <a:noFill/>
                          <a:ln>
                            <a:noFill/>
                          </a:ln>
                        </pic:spPr>
                      </pic:pic>
                      <pic:pic xmlns:pic="http://schemas.openxmlformats.org/drawingml/2006/picture">
                        <pic:nvPicPr>
                          <pic:cNvPr id="11" name="Imagem 11" descr="U:\GitHub\Car-Detection\Results\Object reconition\carsgraz_196__Classifier_STAR-Detector_SURF-Extractor_Flann-Matcher_KMeans-BowTrainer_SVM-Classifier__voterMask.png"/>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652631" y="1241571"/>
                            <a:ext cx="1655445" cy="12414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9D1E2F6" id="Grupo 20" o:spid="_x0000_s1026" style="position:absolute;margin-left:267.2pt;margin-top:223.2pt;width:252pt;height:189.15pt;z-index:251660288;mso-position-horizontal-relative:margin;mso-width-relative:margin;mso-height-relative:margin" coordsize="33080,2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">
                <v:shape id="Imagem 5"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Sh46+AAAA2gAAAA8AAABkcnMvZG93bnJldi54bWxEj0sLwjAQhO+C/yGs4E1TBUWqUURQvHjw&#10;cfG2NNsHNpvaxLb+eyMIHoeZ+YZZbTpTioZqV1hWMBlHIIgTqwvOFNyu+9EChPPIGkvLpOBNDjbr&#10;fm+FsbYtn6m5+EwECLsYFeTeV7GULsnJoBvbijh4qa0N+iDrTOoa2wA3pZxG0VwaLDgs5FjRLqfk&#10;cXkZBQvc0eG+TU/FzOjUNm1T3Z5SqeGg2y5BeOr8P/xrH7WCGXyvhBsg1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iSh46+AAAA2gAAAA8AAAAAAAAAAAAAAAAAnwIAAGRy&#10;cy9kb3ducmV2LnhtbFBLBQYAAAAABAAEAPcAAACKAwAAAAA=&#10;">
                  <v:imagedata r:id="rId28" o:title="carsgraz_002__Classifier_STAR-Detector_SURF-Extractor_Flann-Matcher_KMeans-BowTrainer_SVM-Classifier"/>
                  <v:path arrowok="t"/>
                  <o:lock v:ext="edit" aspectratio="f"/>
                </v:shape>
                <v:shape id="Imagem 6"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0WMXEAAAA2gAAAA8AAABkcnMvZG93bnJldi54bWxEj0FrwkAUhO8F/8PyhN6ajbUEiVmlWER7&#10;KNTYkusj+0xCs29jdmviv3cLBY/DzHzDZOvRtOJCvWssK5hFMQji0uqGKwVfx+3TAoTzyBpby6Tg&#10;Sg7Wq8lDhqm2Ax/okvtKBAi7FBXU3neplK6syaCLbEccvJPtDfog+0rqHocAN618juNEGmw4LNTY&#10;0aam8if/NQoWfjd8zwv3vv/s9EcRv5Tnt8Qp9TgdX5cgPI3+Hv5v77WCBP6uhBs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0WMXEAAAA2gAAAA8AAAAAAAAAAAAAAAAA&#10;nwIAAGRycy9kb3ducmV2LnhtbFBLBQYAAAAABAAEAPcAAACQAwAAAAA=&#10;">
                  <v:imagedata r:id="rId29" o:title="carsgraz_002__Classifier_STAR-Detector_SURF-Extractor_Flann-Matcher_KMeans-BowTrainer_SVM-Classifier__voterMask"/>
                  <v:path arrowok="t"/>
                  <o:lock v:ext="edit" aspectratio="f"/>
                </v:shape>
                <v:shape id="Imagem 9" o:spid="_x0000_s1029" type="#_x0000_t75" style="position:absolute;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nl9nCAAAA2gAAAA8AAABkcnMvZG93bnJldi54bWxEj81uwjAQhO9IvIO1lbiBEw60DThRoUWi&#10;Ryjct/GSRInXaezm5+3rSpV6HM3MN5pdNppG9NS5yrKCeBWBIM6trrhQcP04Lp9AOI+ssbFMCiZy&#10;kKXz2Q4TbQc+U3/xhQgQdgkqKL1vEyldXpJBt7ItcfDutjPog+wKqTscAtw0ch1FG2mw4rBQYkuH&#10;kvL68m0UNMNn/Gj20+31hof1uf7Ct+s7KrV4GF+2IDyN/j/81z5pBc/weyXcAJ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Z5fZwgAAANoAAAAPAAAAAAAAAAAAAAAAAJ8C&#10;AABkcnMvZG93bnJldi54bWxQSwUGAAAAAAQABAD3AAAAjgMAAAAA&#10;">
                  <v:imagedata r:id="rId30" o:title="carsgraz_196__Classifier_STAR-Detector_SURF-Extractor_Flann-Matcher_KMeans-BowTrainer_SVM-Classifier"/>
                  <v:path arrowok="t"/>
                  <o:lock v:ext="edit" aspectratio="f"/>
                </v:shape>
                <v:shape id="Imagem 11" o:spid="_x0000_s1030" type="#_x0000_t75" style="position:absolute;left:16526;top:12415;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dz/DAAAA2wAAAA8AAABkcnMvZG93bnJldi54bWxET81qwkAQvhd8h2UKXorZ2EOw0VVqaUEv&#10;RVMfYMxOftrsbMyuJnn7rlDobT6+31ltBtOIG3WutqxgHsUgiHOray4VnL4+ZgsQziNrbCyTgpEc&#10;bNaThxWm2vZ8pFvmSxFC2KWooPK+TaV0eUUGXWRb4sAVtjPoA+xKqTvsQ7hp5HMcJ9JgzaGhwpbe&#10;Ksp/sqtRcHm6FN/vyX785LOMi8VBvmzHQqnp4/C6BOFp8P/iP/dOh/lzuP8SDpD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6N3P8MAAADbAAAADwAAAAAAAAAAAAAAAACf&#10;AgAAZHJzL2Rvd25yZXYueG1sUEsFBgAAAAAEAAQA9wAAAI8DAAAAAA==&#10;">
                  <v:imagedata r:id="rId31" o:title="carsgraz_196__Classifier_STAR-Detector_SURF-Extractor_Flann-Matcher_KMeans-BowTrainer_SVM-Classifier__voterMask"/>
                  <v:path arrowok="t"/>
                  <o:lock v:ext="edit" aspectratio="f"/>
                </v:shape>
                <w10:wrap type="topAndBottom" anchorx="margin"/>
              </v:group>
            </w:pict>
          </mc:Fallback>
        </mc:AlternateContent>
      </w:r>
      <w:r w:rsidR="004D1147">
        <w:t>Fig. 2.</w:t>
      </w:r>
      <w:r w:rsidR="004D1147" w:rsidRPr="004D1147">
        <w:t xml:space="preserve"> Results obtained with STAR detector, SIFT extractor, FLANN matcher and ANN classifier</w:t>
      </w:r>
      <w:r w:rsidR="004D1147">
        <w:t>.</w:t>
      </w:r>
    </w:p>
    <w:p w14:paraId="269F16BC" w14:textId="18D75B20" w:rsidR="00624C91" w:rsidRDefault="00624C91" w:rsidP="009B3638">
      <w:pPr>
        <w:ind w:firstLine="202"/>
        <w:jc w:val="center"/>
      </w:pPr>
      <w:r>
        <w:t>Fig. 3.</w:t>
      </w:r>
      <w:r w:rsidRPr="00624C91">
        <w:t xml:space="preserve"> Results obtained with STAR detector, SURF extractor, FLANN matcher and SVM classifier.</w:t>
      </w:r>
    </w:p>
    <w:p w14:paraId="30CDFFDA" w14:textId="4C2CFF51" w:rsidR="004C22E6" w:rsidRDefault="004C22E6" w:rsidP="009B3638">
      <w:pPr>
        <w:ind w:firstLine="202"/>
        <w:jc w:val="center"/>
      </w:pPr>
      <w:r>
        <w:t>Fig. 4</w:t>
      </w:r>
      <w:r w:rsidRPr="004C22E6">
        <w:t xml:space="preserve">. Results obtained with STAR detector, </w:t>
      </w:r>
      <w:r>
        <w:t>FREAK</w:t>
      </w:r>
      <w:r w:rsidRPr="004C22E6">
        <w:t xml:space="preserve"> extractor, FLANN matcher and SVM classifier.</w:t>
      </w:r>
    </w:p>
    <w:p w14:paraId="4DBF4F4C" w14:textId="31B1F132" w:rsidR="00B265D9" w:rsidRDefault="00624C91" w:rsidP="00624C91">
      <w:pPr>
        <w:ind w:firstLine="202"/>
        <w:jc w:val="center"/>
      </w:pPr>
      <w:r>
        <w:rPr>
          <w:noProof/>
        </w:rPr>
        <w:lastRenderedPageBreak/>
        <mc:AlternateContent>
          <mc:Choice Requires="wpg">
            <w:drawing>
              <wp:anchor distT="0" distB="0" distL="114300" distR="114300" simplePos="0" relativeHeight="251674624" behindDoc="0" locked="0" layoutInCell="1" allowOverlap="1" wp14:anchorId="3A95F84F" wp14:editId="2796E792">
                <wp:simplePos x="0" y="0"/>
                <wp:positionH relativeFrom="column">
                  <wp:posOffset>-3810</wp:posOffset>
                </wp:positionH>
                <wp:positionV relativeFrom="paragraph">
                  <wp:posOffset>2785110</wp:posOffset>
                </wp:positionV>
                <wp:extent cx="3185160" cy="2390140"/>
                <wp:effectExtent l="0" t="0" r="0" b="0"/>
                <wp:wrapSquare wrapText="bothSides"/>
                <wp:docPr id="35" name="Grupo 35"/>
                <wp:cNvGraphicFramePr/>
                <a:graphic xmlns:a="http://schemas.openxmlformats.org/drawingml/2006/main">
                  <a:graphicData uri="http://schemas.microsoft.com/office/word/2010/wordprocessingGroup">
                    <wpg:wgp>
                      <wpg:cNvGrpSpPr/>
                      <wpg:grpSpPr>
                        <a:xfrm>
                          <a:off x="0" y="0"/>
                          <a:ext cx="3185160" cy="2390140"/>
                          <a:chOff x="0" y="0"/>
                          <a:chExt cx="3186775" cy="2390240"/>
                        </a:xfrm>
                      </wpg:grpSpPr>
                      <wpg:grpSp>
                        <wpg:cNvPr id="14" name="Grupo 14"/>
                        <wpg:cNvGrpSpPr/>
                        <wpg:grpSpPr>
                          <a:xfrm>
                            <a:off x="0" y="0"/>
                            <a:ext cx="3186430" cy="1195705"/>
                            <a:chOff x="0" y="0"/>
                            <a:chExt cx="3186802" cy="1195705"/>
                          </a:xfrm>
                        </wpg:grpSpPr>
                        <pic:pic xmlns:pic="http://schemas.openxmlformats.org/drawingml/2006/picture">
                          <pic:nvPicPr>
                            <pic:cNvPr id="13" name="Imagem 13" descr="U:\GitHub\Car-Detection\Results\Object reconition\carsgraz_125__Classifier_SURF-Detector_SURF-Extractor_Flann-Matcher_KMeans-BowTrainer_ANN-Classifier__voterMask.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1592317" y="0"/>
                              <a:ext cx="1594485" cy="1195705"/>
                            </a:xfrm>
                            <a:prstGeom prst="rect">
                              <a:avLst/>
                            </a:prstGeom>
                            <a:noFill/>
                            <a:ln>
                              <a:noFill/>
                            </a:ln>
                          </pic:spPr>
                        </pic:pic>
                        <pic:pic xmlns:pic="http://schemas.openxmlformats.org/drawingml/2006/picture">
                          <pic:nvPicPr>
                            <pic:cNvPr id="10" name="Imagem 10" descr="U:\GitHub\Car-Detection\Results\Object reconition\carsgraz_125__Classifier_SURF-Detector_SURF-Extractor_Flann-Matcher_KMeans-BowTrainer_ANN-Classifier.p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94485" cy="1195070"/>
                            </a:xfrm>
                            <a:prstGeom prst="rect">
                              <a:avLst/>
                            </a:prstGeom>
                            <a:noFill/>
                            <a:ln>
                              <a:noFill/>
                            </a:ln>
                          </pic:spPr>
                        </pic:pic>
                      </wpg:grpSp>
                      <pic:pic xmlns:pic="http://schemas.openxmlformats.org/drawingml/2006/picture">
                        <pic:nvPicPr>
                          <pic:cNvPr id="33" name="Imagem 33" descr="U:\GitHub\Car-Detection\Results\Object reconition\carsgraz_297__Classifier_SURF-Detector_SURF-Extractor_Flann-Matcher_KMeans-BowTrainer_ANN-Classifier.pn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1195170"/>
                            <a:ext cx="1593215" cy="1195070"/>
                          </a:xfrm>
                          <a:prstGeom prst="rect">
                            <a:avLst/>
                          </a:prstGeom>
                          <a:noFill/>
                          <a:ln>
                            <a:noFill/>
                          </a:ln>
                        </pic:spPr>
                      </pic:pic>
                      <pic:pic xmlns:pic="http://schemas.openxmlformats.org/drawingml/2006/picture">
                        <pic:nvPicPr>
                          <pic:cNvPr id="34" name="Imagem 34" descr="U:\GitHub\Car-Detection\Results\Object reconition\carsgraz_297__Classifier_SURF-Detector_SURF-Extractor_Flann-Matcher_KMeans-BowTrainer_ANN-Classifier__voterMask.p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593559" y="1195170"/>
                            <a:ext cx="1593216" cy="1195070"/>
                          </a:xfrm>
                          <a:prstGeom prst="rect">
                            <a:avLst/>
                          </a:prstGeom>
                          <a:noFill/>
                          <a:ln>
                            <a:noFill/>
                          </a:ln>
                        </pic:spPr>
                      </pic:pic>
                    </wpg:wgp>
                  </a:graphicData>
                </a:graphic>
              </wp:anchor>
            </w:drawing>
          </mc:Choice>
          <mc:Fallback>
            <w:pict>
              <v:group w14:anchorId="296F6A78" id="Grupo 35" o:spid="_x0000_s1026" style="position:absolute;margin-left:-.3pt;margin-top:219.3pt;width:250.8pt;height:188.2pt;z-index:251674624" coordsize="31867,23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">
                <v:group id="Grupo 14" o:spid="_x0000_s1027" style="position:absolute;width:31864;height:11957" coordsize="31868,11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Imagem 13" o:spid="_x0000_s1028" type="#_x0000_t75" style="position:absolute;left:15923;width:15945;height:11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OlQ+8AAAA2wAAAA8AAABkcnMvZG93bnJldi54bWxET0sKwjAQ3QveIYzgTlMtiFSjqFBwI+IH&#10;3I7N2BabSWmi1tsbQXA3j/ed+bI1lXhS40rLCkbDCARxZnXJuYLzKR1MQTiPrLGyTAre5GC56Hbm&#10;mGj74gM9jz4XIYRdggoK7+tESpcVZNANbU0cuJttDPoAm1zqBl8h3FRyHEUTabDk0FBgTZuCsvvx&#10;YRSkcbqm62G/k+dLtI1PUk/e6JXq99rVDISn1v/FP/dWh/kxfH8JB8jF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LjpUPvAAAANsAAAAPAAAAAAAAAAAAAAAAAJ8CAABkcnMv&#10;ZG93bnJldi54bWxQSwUGAAAAAAQABAD3AAAAiAMAAAAA&#10;">
                    <v:imagedata r:id="rId36" o:title="carsgraz_125__Classifier_SURF-Detector_SURF-Extractor_Flann-Matcher_KMeans-BowTrainer_ANN-Classifier__voterMask"/>
                    <v:path arrowok="t"/>
                  </v:shape>
                  <v:shape id="Imagem 10" o:spid="_x0000_s1029" type="#_x0000_t75" style="position:absolute;width:15944;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Wm3CAAAA2wAAAA8AAABkcnMvZG93bnJldi54bWxEj0uPwjAMhO8r8R8iI3FbUjggKATEW3vl&#10;odVysxrTVjRO1QQo/359QOJma8Yzn2eL1lXqQU0oPRsY9BNQxJm3JecGzqfd9xhUiMgWK89k4EUB&#10;FvPO1wxT6598oMcx5kpCOKRooIixTrUOWUEOQ9/XxKJdfeMwytrk2jb4lHBX6WGSjLTDkqWhwJrW&#10;BWW3490Z2CaX4fZvVY/wvN67ifOb8eD3ZEyv2y6noCK18WN+X/9YwRd6+UUG0P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tVptwgAAANsAAAAPAAAAAAAAAAAAAAAAAJ8C&#10;AABkcnMvZG93bnJldi54bWxQSwUGAAAAAAQABAD3AAAAjgMAAAAA&#10;">
                    <v:imagedata r:id="rId37" o:title="carsgraz_125__Classifier_SURF-Detector_SURF-Extractor_Flann-Matcher_KMeans-BowTrainer_ANN-Classifier"/>
                    <v:path arrowok="t"/>
                  </v:shape>
                </v:group>
                <v:shape id="Imagem 33" o:spid="_x0000_s1030" type="#_x0000_t75" style="position:absolute;top:11951;width:15932;height:11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KqJPCAAAA2wAAAA8AAABkcnMvZG93bnJldi54bWxEj0GLwjAUhO8L/ofwBG9rql1EqlFEUWQR&#10;war3R/Nsi81LaaJWf71ZWPA4zMw3zHTemkrcqXGlZQWDfgSCOLO65FzB6bj+HoNwHlljZZkUPMnB&#10;fNb5mmKi7YMPdE99LgKEXYIKCu/rREqXFWTQ9W1NHLyLbQz6IJtc6gYfAW4qOYyikTRYclgosKZl&#10;Qdk1vRkF9fjHbJcbf06z+Pjc7S2a1etXqV63XUxAeGr9J/zf3moFcQx/X8IPkLM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CqiTwgAAANsAAAAPAAAAAAAAAAAAAAAAAJ8C&#10;AABkcnMvZG93bnJldi54bWxQSwUGAAAAAAQABAD3AAAAjgMAAAAA&#10;">
                  <v:imagedata r:id="rId38" o:title="carsgraz_297__Classifier_SURF-Detector_SURF-Extractor_Flann-Matcher_KMeans-BowTrainer_ANN-Classifier"/>
                  <v:path arrowok="t"/>
                </v:shape>
                <v:shape id="Imagem 34" o:spid="_x0000_s1031" type="#_x0000_t75" style="position:absolute;left:15935;top:11951;width:15932;height:11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ejFnEAAAA2wAAAA8AAABkcnMvZG93bnJldi54bWxEj09rAjEUxO+C3yG8Qm8121ZEtmZFpIpe&#10;RLeFXl83b//UzcuSxHX77Ruh4HGYmd8wi+VgWtGT841lBc+TBARxYXXDlYLPj83THIQPyBpby6Tg&#10;lzwss/Fogam2Vz5Rn4dKRAj7FBXUIXSplL6oyaCf2I44eqV1BkOUrpLa4TXCTStfkmQmDTYcF2rs&#10;aF1Tcc4vRsHhqyp+OOm3zXs4T/elW+2/+ajU48OwegMRaAj38H97pxW8TuH2Jf4Amf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ejFnEAAAA2wAAAA8AAAAAAAAAAAAAAAAA&#10;nwIAAGRycy9kb3ducmV2LnhtbFBLBQYAAAAABAAEAPcAAACQAwAAAAA=&#10;">
                  <v:imagedata r:id="rId39" o:title="carsgraz_297__Classifier_SURF-Detector_SURF-Extractor_Flann-Matcher_KMeans-BowTrainer_ANN-Classifier__voterMask"/>
                  <v:path arrowok="t"/>
                </v:shape>
                <w10:wrap type="square"/>
              </v:group>
            </w:pict>
          </mc:Fallback>
        </mc:AlternateContent>
      </w:r>
      <w:r w:rsidR="009B3638">
        <w:rPr>
          <w:noProof/>
        </w:rPr>
        <mc:AlternateContent>
          <mc:Choice Requires="wpg">
            <w:drawing>
              <wp:anchor distT="0" distB="0" distL="114300" distR="114300" simplePos="0" relativeHeight="251666432" behindDoc="0" locked="0" layoutInCell="1" allowOverlap="1" wp14:anchorId="02972290" wp14:editId="6A515CA3">
                <wp:simplePos x="0" y="0"/>
                <wp:positionH relativeFrom="margin">
                  <wp:align>left</wp:align>
                </wp:positionH>
                <wp:positionV relativeFrom="paragraph">
                  <wp:posOffset>0</wp:posOffset>
                </wp:positionV>
                <wp:extent cx="3184525" cy="2390775"/>
                <wp:effectExtent l="0" t="0" r="0" b="0"/>
                <wp:wrapTopAndBottom/>
                <wp:docPr id="21" name="Grupo 21"/>
                <wp:cNvGraphicFramePr/>
                <a:graphic xmlns:a="http://schemas.openxmlformats.org/drawingml/2006/main">
                  <a:graphicData uri="http://schemas.microsoft.com/office/word/2010/wordprocessingGroup">
                    <wpg:wgp>
                      <wpg:cNvGrpSpPr/>
                      <wpg:grpSpPr>
                        <a:xfrm>
                          <a:off x="0" y="52"/>
                          <a:ext cx="3184525" cy="2390670"/>
                          <a:chOff x="0" y="54"/>
                          <a:chExt cx="3308076" cy="2482887"/>
                        </a:xfrm>
                      </wpg:grpSpPr>
                      <pic:pic xmlns:pic="http://schemas.openxmlformats.org/drawingml/2006/picture">
                        <pic:nvPicPr>
                          <pic:cNvPr id="12" name="Imagem 12"/>
                          <pic:cNvPicPr>
                            <a:picLocks/>
                          </pic:cNvPicPr>
                        </pic:nvPicPr>
                        <pic:blipFill>
                          <a:blip r:embed="rId40">
                            <a:extLst>
                              <a:ext uri="{28A0092B-C50C-407E-A947-70E740481C1C}">
                                <a14:useLocalDpi xmlns:a14="http://schemas.microsoft.com/office/drawing/2010/main" val="0"/>
                              </a:ext>
                            </a:extLst>
                          </a:blip>
                          <a:stretch>
                            <a:fillRect/>
                          </a:stretch>
                        </pic:blipFill>
                        <pic:spPr bwMode="auto">
                          <a:xfrm>
                            <a:off x="0" y="54"/>
                            <a:ext cx="1655445" cy="1241316"/>
                          </a:xfrm>
                          <a:prstGeom prst="rect">
                            <a:avLst/>
                          </a:prstGeom>
                          <a:noFill/>
                          <a:ln>
                            <a:noFill/>
                          </a:ln>
                        </pic:spPr>
                      </pic:pic>
                      <pic:pic xmlns:pic="http://schemas.openxmlformats.org/drawingml/2006/picture">
                        <pic:nvPicPr>
                          <pic:cNvPr id="15" name="Imagem 15"/>
                          <pic:cNvPicPr>
                            <a:picLocks/>
                          </pic:cNvPicPr>
                        </pic:nvPicPr>
                        <pic:blipFill>
                          <a:blip r:embed="rId41">
                            <a:extLst>
                              <a:ext uri="{28A0092B-C50C-407E-A947-70E740481C1C}">
                                <a14:useLocalDpi xmlns:a14="http://schemas.microsoft.com/office/drawing/2010/main" val="0"/>
                              </a:ext>
                            </a:extLst>
                          </a:blip>
                          <a:stretch>
                            <a:fillRect/>
                          </a:stretch>
                        </pic:blipFill>
                        <pic:spPr bwMode="auto">
                          <a:xfrm>
                            <a:off x="1652631" y="54"/>
                            <a:ext cx="1655444" cy="1241316"/>
                          </a:xfrm>
                          <a:prstGeom prst="rect">
                            <a:avLst/>
                          </a:prstGeom>
                          <a:noFill/>
                          <a:ln>
                            <a:noFill/>
                          </a:ln>
                        </pic:spPr>
                      </pic:pic>
                      <pic:pic xmlns:pic="http://schemas.openxmlformats.org/drawingml/2006/picture">
                        <pic:nvPicPr>
                          <pic:cNvPr id="16" name="Imagem 16"/>
                          <pic:cNvPicPr>
                            <a:picLocks/>
                          </pic:cNvPicPr>
                        </pic:nvPicPr>
                        <pic:blipFill>
                          <a:blip r:embed="rId42">
                            <a:extLst>
                              <a:ext uri="{28A0092B-C50C-407E-A947-70E740481C1C}">
                                <a14:useLocalDpi xmlns:a14="http://schemas.microsoft.com/office/drawing/2010/main" val="0"/>
                              </a:ext>
                            </a:extLst>
                          </a:blip>
                          <a:stretch>
                            <a:fillRect/>
                          </a:stretch>
                        </pic:blipFill>
                        <pic:spPr bwMode="auto">
                          <a:xfrm>
                            <a:off x="0" y="1241625"/>
                            <a:ext cx="1655445" cy="1241316"/>
                          </a:xfrm>
                          <a:prstGeom prst="rect">
                            <a:avLst/>
                          </a:prstGeom>
                          <a:noFill/>
                          <a:ln>
                            <a:noFill/>
                          </a:ln>
                        </pic:spPr>
                      </pic:pic>
                      <pic:pic xmlns:pic="http://schemas.openxmlformats.org/drawingml/2006/picture">
                        <pic:nvPicPr>
                          <pic:cNvPr id="17" name="Imagem 17"/>
                          <pic:cNvPicPr>
                            <a:picLocks/>
                          </pic:cNvPicPr>
                        </pic:nvPicPr>
                        <pic:blipFill>
                          <a:blip r:embed="rId43">
                            <a:extLst>
                              <a:ext uri="{28A0092B-C50C-407E-A947-70E740481C1C}">
                                <a14:useLocalDpi xmlns:a14="http://schemas.microsoft.com/office/drawing/2010/main" val="0"/>
                              </a:ext>
                            </a:extLst>
                          </a:blip>
                          <a:stretch>
                            <a:fillRect/>
                          </a:stretch>
                        </pic:blipFill>
                        <pic:spPr bwMode="auto">
                          <a:xfrm>
                            <a:off x="1652631" y="1241625"/>
                            <a:ext cx="1655445" cy="124131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91535B3" id="Grupo 21" o:spid="_x0000_s1026" style="position:absolute;margin-left:0;margin-top:0;width:250.75pt;height:188.25pt;z-index:251666432;mso-position-horizontal:left;mso-position-horizontal-relative:margin;mso-width-relative:margin;mso-height-relative:margin" coordorigin="" coordsize="33080,24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">
                <v:shape id="Imagem 12" o:spid="_x0000_s1027" type="#_x0000_t75" style="position:absolute;width:16554;height:1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7gy/CAAAA2wAAAA8AAABkcnMvZG93bnJldi54bWxET01rwkAQvRf6H5Yp9CK6UaxIdBW1CIpK&#10;qYrnITsm0exszK4a/71bEHqbx/uc4bg2hbhR5XLLCtqtCARxYnXOqYL9bt7sg3AeWWNhmRQ8yMF4&#10;9P42xFjbO//SbetTEULYxagg876MpXRJRgZdy5bEgTvayqAPsEqlrvAewk0hO1HUkwZzDg0ZljTL&#10;KDlvr0ZBeVjtLn55Of3or+l33W2sZbJxSn1+1JMBCE+1/xe/3Asd5nfg75dwgBw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O4MvwgAAANsAAAAPAAAAAAAAAAAAAAAAAJ8C&#10;AABkcnMvZG93bnJldi54bWxQSwUGAAAAAAQABAD3AAAAjgMAAAAA&#10;">
                  <v:imagedata r:id="rId44" o:title=""/>
                  <v:path arrowok="t"/>
                  <o:lock v:ext="edit" aspectratio="f"/>
                </v:shape>
                <v:shape id="Imagem 15" o:spid="_x0000_s1028" type="#_x0000_t75" style="position:absolute;left:16526;width:16554;height:1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1A0C+AAAA2wAAAA8AAABkcnMvZG93bnJldi54bWxET0uLwjAQvgv7H8Is7E1TBUW6RtFlBT1q&#10;peehmW2LzaQk6cN/vxEEb/PxPWezG00jenK+tqxgPktAEBdW11wquGXH6RqED8gaG8uk4EEedtuP&#10;yQZTbQe+UH8NpYgh7FNUUIXQplL6oiKDfmZb4sj9WWcwROhKqR0OMdw0cpEkK2mw5thQYUs/FRX3&#10;a2cU5G6Z10PWd9mvPBz5pNcdnr1SX5/j/htEoDG8xS/3Scf5S3j+Eg+Q23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81A0C+AAAA2wAAAA8AAAAAAAAAAAAAAAAAnwIAAGRy&#10;cy9kb3ducmV2LnhtbFBLBQYAAAAABAAEAPcAAACKAwAAAAA=&#10;">
                  <v:imagedata r:id="rId45" o:title=""/>
                  <v:path arrowok="t"/>
                  <o:lock v:ext="edit" aspectratio="f"/>
                </v:shape>
                <v:shape id="Imagem 16" o:spid="_x0000_s1029" type="#_x0000_t75" style="position:absolute;top:12416;width:16554;height:1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RAni+AAAA2wAAAA8AAABkcnMvZG93bnJldi54bWxET82KwjAQvgu+QxjBi2iqokhtKiIonoR1&#10;9wGGZmyLzaQ0sY1vbxYW9jYf3+9kh2Aa0VPnassKlosEBHFhdc2lgp/v83wHwnlkjY1lUvAmB4d8&#10;PMow1XbgL+rvvhQxhF2KCirv21RKV1Rk0C1sSxy5h+0M+gi7UuoOhxhuGrlKkq00WHNsqLClU0XF&#10;8/4yClbFsDxe/OzB66BvOtT9ZoZSqekkHPcgPAX/L/5zX3Wcv4XfX+IBMv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jRAni+AAAA2wAAAA8AAAAAAAAAAAAAAAAAnwIAAGRy&#10;cy9kb3ducmV2LnhtbFBLBQYAAAAABAAEAPcAAACKAwAAAAA=&#10;">
                  <v:imagedata r:id="rId46" o:title=""/>
                  <v:path arrowok="t"/>
                  <o:lock v:ext="edit" aspectratio="f"/>
                </v:shape>
                <v:shape id="Imagem 17" o:spid="_x0000_s1030" type="#_x0000_t75" style="position:absolute;left:16526;top:12416;width:16554;height:1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Kvo/AAAAA2wAAAA8AAABkcnMvZG93bnJldi54bWxET0uLwjAQvgv+hzDC3mzqg1WqUXywsOBp&#10;VTwPzdhWm0ltou36683Cgrf5+J4zX7amFA+qXWFZwSCKQRCnVhecKTgevvpTEM4jaywtk4JfcrBc&#10;dDtzTLRt+Icee5+JEMIuQQW591UipUtzMugiWxEH7mxrgz7AOpO6xiaEm1IO4/hTGiw4NORY0San&#10;9Lq/GwXuWdwvp9GYrUVsruvdpSlvW6U+eu1qBsJT69/if/e3DvMn8PdLOEAuX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Qq+j8AAAADbAAAADwAAAAAAAAAAAAAAAACfAgAA&#10;ZHJzL2Rvd25yZXYueG1sUEsFBgAAAAAEAAQA9wAAAIwDAAAAAA==&#10;">
                  <v:imagedata r:id="rId47" o:title=""/>
                  <v:path arrowok="t"/>
                  <o:lock v:ext="edit" aspectratio="f"/>
                </v:shape>
                <w10:wrap type="topAndBottom" anchorx="margin"/>
              </v:group>
            </w:pict>
          </mc:Fallback>
        </mc:AlternateContent>
      </w:r>
      <w:r w:rsidR="006B227A">
        <w:t>Fig.</w:t>
      </w:r>
      <w:r w:rsidR="004C22E6">
        <w:t xml:space="preserve"> 5</w:t>
      </w:r>
      <w:r w:rsidR="006B227A">
        <w:t>.</w:t>
      </w:r>
      <w:r w:rsidR="004D1147" w:rsidRPr="004D1147">
        <w:t xml:space="preserve"> Results obtained with STAR detector, SIFT extractor, FLANN matcher and SVM classifier</w:t>
      </w:r>
      <w:r w:rsidR="006B227A">
        <w:t>.</w:t>
      </w:r>
    </w:p>
    <w:p w14:paraId="7EF5FE45" w14:textId="256F93B7" w:rsidR="006B227A" w:rsidRDefault="00E87235" w:rsidP="00B17A99">
      <w:pPr>
        <w:jc w:val="center"/>
      </w:pPr>
      <w:r>
        <w:rPr>
          <w:noProof/>
        </w:rPr>
        <mc:AlternateContent>
          <mc:Choice Requires="wpg">
            <w:drawing>
              <wp:anchor distT="0" distB="0" distL="114300" distR="114300" simplePos="0" relativeHeight="251677696" behindDoc="0" locked="0" layoutInCell="1" allowOverlap="1" wp14:anchorId="43F5C963" wp14:editId="4E5BCACE">
                <wp:simplePos x="0" y="0"/>
                <wp:positionH relativeFrom="margin">
                  <wp:posOffset>-635</wp:posOffset>
                </wp:positionH>
                <wp:positionV relativeFrom="paragraph">
                  <wp:posOffset>2909472</wp:posOffset>
                </wp:positionV>
                <wp:extent cx="3185160" cy="1195070"/>
                <wp:effectExtent l="0" t="0" r="0" b="5080"/>
                <wp:wrapSquare wrapText="bothSides"/>
                <wp:docPr id="38" name="Grupo 38"/>
                <wp:cNvGraphicFramePr/>
                <a:graphic xmlns:a="http://schemas.openxmlformats.org/drawingml/2006/main">
                  <a:graphicData uri="http://schemas.microsoft.com/office/word/2010/wordprocessingGroup">
                    <wpg:wgp>
                      <wpg:cNvGrpSpPr/>
                      <wpg:grpSpPr>
                        <a:xfrm>
                          <a:off x="0" y="0"/>
                          <a:ext cx="3185160" cy="1195070"/>
                          <a:chOff x="0" y="0"/>
                          <a:chExt cx="3185533" cy="1195070"/>
                        </a:xfrm>
                      </wpg:grpSpPr>
                      <pic:pic xmlns:pic="http://schemas.openxmlformats.org/drawingml/2006/picture">
                        <pic:nvPicPr>
                          <pic:cNvPr id="36" name="Imagem 36" descr="U:\GitHub\Car-Detection\Results\Object reconition\carsgraz_296__Classifier_FAST-Detector_SURF-Extractor_Flann-Matcher_KMeans-BowTrainer_ANN-Classifier.png"/>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93215" cy="1195070"/>
                          </a:xfrm>
                          <a:prstGeom prst="rect">
                            <a:avLst/>
                          </a:prstGeom>
                          <a:noFill/>
                          <a:ln>
                            <a:noFill/>
                          </a:ln>
                        </pic:spPr>
                      </pic:pic>
                      <pic:pic xmlns:pic="http://schemas.openxmlformats.org/drawingml/2006/picture">
                        <pic:nvPicPr>
                          <pic:cNvPr id="37" name="Imagem 37" descr="U:\GitHub\Car-Detection\Results\Object reconition\carsgraz_296__Classifier_FAST-Detector_SURF-Extractor_Flann-Matcher_KMeans-BowTrainer_ANN-Classifier__voterMask.png"/>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1592318" y="0"/>
                            <a:ext cx="1593215" cy="1195070"/>
                          </a:xfrm>
                          <a:prstGeom prst="rect">
                            <a:avLst/>
                          </a:prstGeom>
                          <a:noFill/>
                          <a:ln>
                            <a:noFill/>
                          </a:ln>
                        </pic:spPr>
                      </pic:pic>
                    </wpg:wgp>
                  </a:graphicData>
                </a:graphic>
              </wp:anchor>
            </w:drawing>
          </mc:Choice>
          <mc:Fallback>
            <w:pict>
              <v:group w14:anchorId="177476D8" id="Grupo 38" o:spid="_x0000_s1026" style="position:absolute;margin-left:-.05pt;margin-top:229.1pt;width:250.8pt;height:94.1pt;z-index:251677696;mso-position-horizontal-relative:margin" coordsize="31855,11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">
                <v:shape id="Imagem 36" o:spid="_x0000_s1027" type="#_x0000_t75" style="position:absolute;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TxbbEAAAA2wAAAA8AAABkcnMvZG93bnJldi54bWxEj91qAjEUhO8LvkM4Qm9Es9YiuhrFFgRF&#10;qNSf+8PmuLu4OVmSuG7fvhEEL4eZ+YaZL1tTiYacLy0rGA4SEMSZ1SXnCk7HdX8CwgdkjZVlUvBH&#10;HpaLztscU23v/EvNIeQiQtinqKAIoU6l9FlBBv3A1sTRu1hnMETpcqkd3iPcVPIjScbSYMlxocCa&#10;vgvKroebUZDZ6fRrf95tfq49t/1sVvub7Uml3rvtagYiUBte4Wd7oxWMxvD4En+AX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0TxbbEAAAA2wAAAA8AAAAAAAAAAAAAAAAA&#10;nwIAAGRycy9kb3ducmV2LnhtbFBLBQYAAAAABAAEAPcAAACQAwAAAAA=&#10;">
                  <v:imagedata r:id="rId50" o:title="carsgraz_296__Classifier_FAST-Detector_SURF-Extractor_Flann-Matcher_KMeans-BowTrainer_ANN-Classifier"/>
                  <v:path arrowok="t"/>
                </v:shape>
                <v:shape id="Imagem 37" o:spid="_x0000_s1028" type="#_x0000_t75" style="position:absolute;left:15923;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aptLEAAAA2wAAAA8AAABkcnMvZG93bnJldi54bWxEj09rwkAUxO8Fv8PyCr3VTU3RkmYVFQTp&#10;rRo9P7IvfzD7NmZXs+2n7xYKPQ4z8xsmXwXTiTsNrrWs4GWagCAurW65VlAcd89vIJxH1thZJgVf&#10;5GC1nDzkmGk78ifdD74WEcIuQwWN930mpSsbMuimtieOXmUHgz7KoZZ6wDHCTSdnSTKXBluOCw32&#10;tG2ovBxuRkG4jMmr+05DcXZVOG9OH+l8f1Xq6TGs30F4Cv4//NfeawXpAn6/xB8gl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aptLEAAAA2wAAAA8AAAAAAAAAAAAAAAAA&#10;nwIAAGRycy9kb3ducmV2LnhtbFBLBQYAAAAABAAEAPcAAACQAwAAAAA=&#10;">
                  <v:imagedata r:id="rId51" o:title="carsgraz_296__Classifier_FAST-Detector_SURF-Extractor_Flann-Matcher_KMeans-BowTrainer_ANN-Classifier__voterMask"/>
                  <v:path arrowok="t"/>
                </v:shape>
                <w10:wrap type="square" anchorx="margin"/>
              </v:group>
            </w:pict>
          </mc:Fallback>
        </mc:AlternateContent>
      </w:r>
      <w:r w:rsidR="004C22E6">
        <w:t>Fig. 6</w:t>
      </w:r>
      <w:r w:rsidR="006B227A">
        <w:t>. Results obtained with SURF detector, SURF extractor, FLANN matcher and ANN classifier.</w:t>
      </w:r>
    </w:p>
    <w:p w14:paraId="6B78B36B" w14:textId="610419B4" w:rsidR="008F45AE" w:rsidRDefault="00E87235" w:rsidP="00B17A99">
      <w:pPr>
        <w:jc w:val="center"/>
      </w:pPr>
      <w:r>
        <w:rPr>
          <w:noProof/>
        </w:rPr>
        <mc:AlternateContent>
          <mc:Choice Requires="wpg">
            <w:drawing>
              <wp:anchor distT="0" distB="0" distL="114300" distR="114300" simplePos="0" relativeHeight="251680768" behindDoc="0" locked="0" layoutInCell="1" allowOverlap="1" wp14:anchorId="5F74D81E" wp14:editId="328028C3">
                <wp:simplePos x="0" y="0"/>
                <wp:positionH relativeFrom="margin">
                  <wp:posOffset>0</wp:posOffset>
                </wp:positionH>
                <wp:positionV relativeFrom="paragraph">
                  <wp:posOffset>1762027</wp:posOffset>
                </wp:positionV>
                <wp:extent cx="3184525" cy="1195070"/>
                <wp:effectExtent l="0" t="0" r="0" b="5080"/>
                <wp:wrapSquare wrapText="bothSides"/>
                <wp:docPr id="41" name="Grupo 41"/>
                <wp:cNvGraphicFramePr/>
                <a:graphic xmlns:a="http://schemas.openxmlformats.org/drawingml/2006/main">
                  <a:graphicData uri="http://schemas.microsoft.com/office/word/2010/wordprocessingGroup">
                    <wpg:wgp>
                      <wpg:cNvGrpSpPr/>
                      <wpg:grpSpPr>
                        <a:xfrm>
                          <a:off x="0" y="0"/>
                          <a:ext cx="3184525" cy="1195070"/>
                          <a:chOff x="0" y="0"/>
                          <a:chExt cx="3185124" cy="1195070"/>
                        </a:xfrm>
                      </wpg:grpSpPr>
                      <pic:pic xmlns:pic="http://schemas.openxmlformats.org/drawingml/2006/picture">
                        <pic:nvPicPr>
                          <pic:cNvPr id="39" name="Imagem 39" descr="U:\GitHub\Car-Detection\Results\Object reconition\carsgraz_259__Classifier_ORB-Detector_ORB-Extractor_Flann-Matcher_KMeans-BowTrainer_ANN-Classifier.png"/>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93215" cy="1195070"/>
                          </a:xfrm>
                          <a:prstGeom prst="rect">
                            <a:avLst/>
                          </a:prstGeom>
                          <a:noFill/>
                          <a:ln>
                            <a:noFill/>
                          </a:ln>
                        </pic:spPr>
                      </pic:pic>
                      <pic:pic xmlns:pic="http://schemas.openxmlformats.org/drawingml/2006/picture">
                        <pic:nvPicPr>
                          <pic:cNvPr id="40" name="Imagem 40" descr="U:\GitHub\Car-Detection\Results\Object reconition\carsgraz_259__Classifier_ORB-Detector_ORB-Extractor_Flann-Matcher_KMeans-BowTrainer_ANN-Classifier__voterMask.png"/>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1591909" y="0"/>
                            <a:ext cx="1593215" cy="1195070"/>
                          </a:xfrm>
                          <a:prstGeom prst="rect">
                            <a:avLst/>
                          </a:prstGeom>
                          <a:noFill/>
                          <a:ln>
                            <a:noFill/>
                          </a:ln>
                        </pic:spPr>
                      </pic:pic>
                    </wpg:wgp>
                  </a:graphicData>
                </a:graphic>
              </wp:anchor>
            </w:drawing>
          </mc:Choice>
          <mc:Fallback>
            <w:pict>
              <v:group w14:anchorId="431C6A60" id="Grupo 41" o:spid="_x0000_s1026" style="position:absolute;margin-left:0;margin-top:138.75pt;width:250.75pt;height:94.1pt;z-index:251680768;mso-position-horizontal-relative:margin" coordsize="31851,11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">
                <v:shape id="Imagem 39" o:spid="_x0000_s1027" type="#_x0000_t75" style="position:absolute;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sj/EAAAA2wAAAA8AAABkcnMvZG93bnJldi54bWxEj9FqwkAURN8L/sNyhb4Us0mE0kZX0UIh&#10;UiiY9gMu2WuSNns3ZLdJ9Ou7guDjMDNnmPV2Mq0YqHeNZQVJFIMgLq1uuFLw/fW+eAHhPLLG1jIp&#10;OJOD7Wb2sMZM25GPNBS+EgHCLkMFtfddJqUrazLoItsRB+9ke4M+yL6SuscxwE0r0zh+lgYbDgs1&#10;dvRWU/lb/BkF+YfcV59PrjkcU3QFyyH5uZyUepxPuxUIT5O/h2/tXCtYvsL1S/gBcvM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Nsj/EAAAA2wAAAA8AAAAAAAAAAAAAAAAA&#10;nwIAAGRycy9kb3ducmV2LnhtbFBLBQYAAAAABAAEAPcAAACQAwAAAAA=&#10;">
                  <v:imagedata r:id="rId54" o:title="carsgraz_259__Classifier_ORB-Detector_ORB-Extractor_Flann-Matcher_KMeans-BowTrainer_ANN-Classifier"/>
                  <v:path arrowok="t"/>
                </v:shape>
                <v:shape id="Imagem 40" o:spid="_x0000_s1028" type="#_x0000_t75" style="position:absolute;left:15919;width:15932;height:119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zZFe/AAAA2wAAAA8AAABkcnMvZG93bnJldi54bWxET8uKwjAU3QvzD+EK7jRVBtGOqciAji59&#10;wMzy0tw+mOamJLGtf28WgsvDeW+2g2lER87XlhXMZwkI4tzqmksFt+t+ugLhA7LGxjIpeJCHbfYx&#10;2mCqbc9n6i6hFDGEfYoKqhDaVEqfV2TQz2xLHLnCOoMhQldK7bCP4aaRiyRZSoM1x4YKW/quKP+/&#10;3I2CQ94v939Oy/npp7n/XlfrorsFpSbjYfcFItAQ3uKX+6gVfMb18Uv8ATJ7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c2RXvwAAANsAAAAPAAAAAAAAAAAAAAAAAJ8CAABk&#10;cnMvZG93bnJldi54bWxQSwUGAAAAAAQABAD3AAAAiwMAAAAA&#10;">
                  <v:imagedata r:id="rId55" o:title="carsgraz_259__Classifier_ORB-Detector_ORB-Extractor_Flann-Matcher_KMeans-BowTrainer_ANN-Classifier__voterMask"/>
                  <v:path arrowok="t"/>
                </v:shape>
                <w10:wrap type="square" anchorx="margin"/>
              </v:group>
            </w:pict>
          </mc:Fallback>
        </mc:AlternateContent>
      </w:r>
      <w:r w:rsidR="004C22E6">
        <w:t>Fig. 7</w:t>
      </w:r>
      <w:r w:rsidR="008F45AE">
        <w:t>. Result</w:t>
      </w:r>
      <w:r w:rsidR="00F67634">
        <w:t>s</w:t>
      </w:r>
      <w:r w:rsidR="008F45AE">
        <w:t xml:space="preserve"> </w:t>
      </w:r>
      <w:r w:rsidR="008F45AE" w:rsidRPr="008F45AE">
        <w:t xml:space="preserve">obtained with </w:t>
      </w:r>
      <w:r w:rsidR="008F45AE">
        <w:t>FAST</w:t>
      </w:r>
      <w:r w:rsidR="008F45AE" w:rsidRPr="008F45AE">
        <w:t xml:space="preserve"> detector, SURF extractor, FLANN matcher and ANN classifier.</w:t>
      </w:r>
    </w:p>
    <w:p w14:paraId="3D0F7922" w14:textId="40DE73CE" w:rsidR="00E87235" w:rsidRPr="00CA06C6" w:rsidRDefault="004C22E6" w:rsidP="00B17A99">
      <w:pPr>
        <w:jc w:val="center"/>
      </w:pPr>
      <w:r>
        <w:t>Fig. 8</w:t>
      </w:r>
      <w:r w:rsidR="00E87235" w:rsidRPr="00E87235">
        <w:t>. Result</w:t>
      </w:r>
      <w:r w:rsidR="00F67634">
        <w:t>s</w:t>
      </w:r>
      <w:r w:rsidR="00E87235" w:rsidRPr="00E87235">
        <w:t xml:space="preserve"> obtained with </w:t>
      </w:r>
      <w:r w:rsidR="00E87235">
        <w:t>ORB</w:t>
      </w:r>
      <w:r w:rsidR="00E87235" w:rsidRPr="00E87235">
        <w:t xml:space="preserve"> detector, </w:t>
      </w:r>
      <w:r w:rsidR="00E87235">
        <w:t>ORB</w:t>
      </w:r>
      <w:r w:rsidR="00E87235" w:rsidRPr="00E87235">
        <w:t xml:space="preserve"> extractor, FLANN matcher and ANN classifier.</w:t>
      </w:r>
    </w:p>
    <w:p w14:paraId="21DA0A45" w14:textId="5A7F470C" w:rsidR="004130A0" w:rsidRDefault="004130A0" w:rsidP="004130A0">
      <w:pPr>
        <w:pStyle w:val="Cabealho1"/>
      </w:pPr>
      <w:r>
        <w:lastRenderedPageBreak/>
        <w:t>Analysis of results</w:t>
      </w:r>
    </w:p>
    <w:p w14:paraId="2E9A3E3E" w14:textId="7AA96D73" w:rsidR="004D1147" w:rsidRDefault="004D1147" w:rsidP="004D1147">
      <w:pPr>
        <w:ind w:firstLine="202"/>
        <w:jc w:val="both"/>
      </w:pPr>
      <w:r>
        <w:t>In appendix 1 is the detailed results that were obtained in the testing of the recognition system.</w:t>
      </w:r>
    </w:p>
    <w:p w14:paraId="6E52AF88" w14:textId="6085D32A" w:rsidR="004D1147" w:rsidRDefault="004D1147" w:rsidP="004D1147">
      <w:pPr>
        <w:ind w:firstLine="202"/>
        <w:jc w:val="both"/>
      </w:pPr>
      <w:r>
        <w:t>From the analysis of the results, the best accuracy (87.4%) was achieved by combining the STAR feature detector, the SIFT feature extractor, the FLANN matcher and the Artificial Neural Network classifier. This can be attributed to the superior feature description of the SIFT algorithm due to its scale and orientation invariance</w:t>
      </w:r>
      <w:r w:rsidR="00494D1D">
        <w:t>,</w:t>
      </w:r>
      <w:r>
        <w:t xml:space="preserve"> and to the fact that the Neural Network classifier can achieve better generalization of models.</w:t>
      </w:r>
    </w:p>
    <w:p w14:paraId="7524DA88" w14:textId="352A2934" w:rsidR="004D1147" w:rsidRDefault="004D1147" w:rsidP="004D1147">
      <w:pPr>
        <w:ind w:firstLine="202"/>
        <w:jc w:val="both"/>
      </w:pPr>
      <w:r>
        <w:t>Nevertheless, the second best accuracy result (85.5%), which was achieved with the STAR feature detector, the SURF feature extractor, the FLANN matcher</w:t>
      </w:r>
      <w:r w:rsidR="00494D1D">
        <w:t>,</w:t>
      </w:r>
      <w:r>
        <w:t xml:space="preserve"> and the Support Vector Machine classifier, was 5 times faster to analyze all the test images. This is greatly due to the application of a faster feature extractor (SURF)</w:t>
      </w:r>
      <w:r w:rsidR="00494D1D">
        <w:t>,</w:t>
      </w:r>
      <w:r>
        <w:t xml:space="preserve"> and the use of the more efficient SVM classifier (that shifted the computation time to the training stage, in which it was more than 1300 times slower than the best result, but since this is computed only once, it was an acceptable cost in the overall use of the system).</w:t>
      </w:r>
    </w:p>
    <w:p w14:paraId="269B4C4C" w14:textId="2582295B" w:rsidR="004130A0" w:rsidRDefault="004D1147" w:rsidP="004D1147">
      <w:pPr>
        <w:ind w:firstLine="202"/>
        <w:jc w:val="both"/>
      </w:pPr>
      <w:r>
        <w:rPr>
          <w:noProof/>
        </w:rPr>
        <mc:AlternateContent>
          <mc:Choice Requires="wpg">
            <w:drawing>
              <wp:anchor distT="0" distB="0" distL="114300" distR="114300" simplePos="0" relativeHeight="251664384" behindDoc="0" locked="0" layoutInCell="1" allowOverlap="1" wp14:anchorId="5EC725D6" wp14:editId="5551C5E3">
                <wp:simplePos x="0" y="0"/>
                <wp:positionH relativeFrom="column">
                  <wp:align>right</wp:align>
                </wp:positionH>
                <wp:positionV relativeFrom="paragraph">
                  <wp:posOffset>868045</wp:posOffset>
                </wp:positionV>
                <wp:extent cx="3197225" cy="1200150"/>
                <wp:effectExtent l="0" t="0" r="3175" b="0"/>
                <wp:wrapTopAndBottom/>
                <wp:docPr id="32" name="Grupo 32"/>
                <wp:cNvGraphicFramePr/>
                <a:graphic xmlns:a="http://schemas.openxmlformats.org/drawingml/2006/main">
                  <a:graphicData uri="http://schemas.microsoft.com/office/word/2010/wordprocessingGroup">
                    <wpg:wgp>
                      <wpg:cNvGrpSpPr/>
                      <wpg:grpSpPr>
                        <a:xfrm>
                          <a:off x="0" y="0"/>
                          <a:ext cx="3197225" cy="1200150"/>
                          <a:chOff x="0" y="0"/>
                          <a:chExt cx="3308076" cy="1241425"/>
                        </a:xfrm>
                      </wpg:grpSpPr>
                      <pic:pic xmlns:pic="http://schemas.openxmlformats.org/drawingml/2006/picture">
                        <pic:nvPicPr>
                          <pic:cNvPr id="30" name="Imagem 30" descr="U:\GitHub\Car-Detection\Results\Preprocessing\Original.PNG"/>
                          <pic:cNvPicPr>
                            <a:picLocks/>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55445" cy="1241425"/>
                          </a:xfrm>
                          <a:prstGeom prst="rect">
                            <a:avLst/>
                          </a:prstGeom>
                          <a:noFill/>
                          <a:ln>
                            <a:noFill/>
                          </a:ln>
                        </pic:spPr>
                      </pic:pic>
                      <pic:pic xmlns:pic="http://schemas.openxmlformats.org/drawingml/2006/picture">
                        <pic:nvPicPr>
                          <pic:cNvPr id="31" name="Imagem 31" descr="U:\GitHub\Car-Detection\Results\Preprocessing\Preprocessed.PNG"/>
                          <pic:cNvPicPr>
                            <a:picLocks/>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1652631" y="0"/>
                            <a:ext cx="1655445" cy="12414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648620A" id="Grupo 32" o:spid="_x0000_s1026" style="position:absolute;margin-left:200.55pt;margin-top:68.35pt;width:251.75pt;height:94.5pt;z-index:251664384;mso-position-horizontal:right;mso-width-relative:margin;mso-height-relative:margin" coordsize="33080,12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">
                <v:shape id="Imagem 30" o:spid="_x0000_s1027" type="#_x0000_t75" style="position:absolute;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u8vS+AAAA2wAAAA8AAABkcnMvZG93bnJldi54bWxET7sKwjAU3QX/IVzBTVMVRKpRRFQKDuJj&#10;0O3SXNtqc1OaqPXvzSA4Hs57tmhMKV5Uu8KygkE/AkGcWl1wpuB82vQmIJxH1lhaJgUfcrCYt1sz&#10;jLV984FeR5+JEMIuRgW591UspUtzMuj6tiIO3M3WBn2AdSZ1je8Qbko5jKKxNFhwaMixolVO6eP4&#10;NApOt90FV4dnMl4O93hdby/pfZIo1e00yykIT43/i3/uRCsYhfXhS/gBcv4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Gu8vS+AAAA2wAAAA8AAAAAAAAAAAAAAAAAnwIAAGRy&#10;cy9kb3ducmV2LnhtbFBLBQYAAAAABAAEAPcAAACKAwAAAAA=&#10;">
                  <v:imagedata r:id="rId58" o:title="Original"/>
                  <v:path arrowok="t"/>
                  <o:lock v:ext="edit" aspectratio="f"/>
                </v:shape>
                <v:shape id="Imagem 31" o:spid="_x0000_s1028" type="#_x0000_t75" style="position:absolute;left:16526;width:16554;height:1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zDTPFAAAA2wAAAA8AAABkcnMvZG93bnJldi54bWxEj09rwkAUxO9Cv8PyCr1Is7GilDSriBAQ&#10;7KXaQ4+P7MsfzL4Nu9sk+um7QsHjMDO/YfLtZDoxkPOtZQWLJAVBXFrdcq3g+1y8voPwAVljZ5kU&#10;XMnDdvM0yzHTduQvGk6hFhHCPkMFTQh9JqUvGzLoE9sTR6+yzmCI0tVSOxwj3HTyLU3X0mDLcaHB&#10;nvYNlZfTr1GwqtDt6qnzF/lznF/Xh/3ts2iVenmedh8gAk3hEf5vH7SC5QLuX+IP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w0zxQAAANsAAAAPAAAAAAAAAAAAAAAA&#10;AJ8CAABkcnMvZG93bnJldi54bWxQSwUGAAAAAAQABAD3AAAAkQMAAAAA&#10;">
                  <v:imagedata r:id="rId59" o:title="Preprocessed"/>
                  <v:path arrowok="t"/>
                  <o:lock v:ext="edit" aspectratio="f"/>
                </v:shape>
                <w10:wrap type="topAndBottom"/>
              </v:group>
            </w:pict>
          </mc:Fallback>
        </mc:AlternateContent>
      </w:r>
      <w:r>
        <w:t xml:space="preserve">From the output of the system it can also be seen that the preprocessing stage helped in the selection of better feature points by reducing the noise and correcting the contrast and brightness. This can be seen in the </w:t>
      </w:r>
      <w:r w:rsidR="004C22E6">
        <w:t>Fig. 9</w:t>
      </w:r>
      <w:r>
        <w:t>, in which the mud in the car was reduced and the pavement was smoothed.</w:t>
      </w:r>
    </w:p>
    <w:p w14:paraId="195853FB" w14:textId="1683A0B7" w:rsidR="00B17A99" w:rsidRPr="00D43B3C" w:rsidRDefault="004C22E6" w:rsidP="00D74B3B">
      <w:pPr>
        <w:ind w:firstLine="202"/>
        <w:jc w:val="center"/>
        <w:rPr>
          <w:sz w:val="19"/>
          <w:szCs w:val="19"/>
        </w:rPr>
      </w:pPr>
      <w:r w:rsidRPr="00D43B3C">
        <w:rPr>
          <w:sz w:val="19"/>
          <w:szCs w:val="19"/>
        </w:rPr>
        <w:t>Fig. 9</w:t>
      </w:r>
      <w:r w:rsidR="00494D1D" w:rsidRPr="00D43B3C">
        <w:rPr>
          <w:sz w:val="19"/>
          <w:szCs w:val="19"/>
        </w:rPr>
        <w:t>.</w:t>
      </w:r>
      <w:r w:rsidR="004D1147" w:rsidRPr="00D43B3C">
        <w:rPr>
          <w:sz w:val="19"/>
          <w:szCs w:val="19"/>
        </w:rPr>
        <w:t xml:space="preserve"> Effect of </w:t>
      </w:r>
      <w:r w:rsidR="00D43B3C">
        <w:rPr>
          <w:sz w:val="19"/>
          <w:szCs w:val="19"/>
        </w:rPr>
        <w:t>removing noise and improving contrast and brightness (original image on the left, preprocessed on the right)</w:t>
      </w:r>
      <w:r w:rsidR="004D1147" w:rsidRPr="00D43B3C">
        <w:rPr>
          <w:sz w:val="19"/>
          <w:szCs w:val="19"/>
        </w:rPr>
        <w:t>.</w:t>
      </w:r>
    </w:p>
    <w:p w14:paraId="18AF5FC0" w14:textId="709C52E4" w:rsidR="004130A0" w:rsidRDefault="004130A0" w:rsidP="004130A0">
      <w:pPr>
        <w:pStyle w:val="Cabealho1"/>
      </w:pPr>
      <w:r>
        <w:t>Conclusions</w:t>
      </w:r>
    </w:p>
    <w:p w14:paraId="19EBA059" w14:textId="658DC1A2" w:rsidR="00E87235" w:rsidRDefault="00B17A99" w:rsidP="005D691F">
      <w:pPr>
        <w:ind w:left="202" w:firstLine="202"/>
        <w:jc w:val="both"/>
      </w:pPr>
      <w:r w:rsidRPr="00B17A99">
        <w:t>The presented Bag of Words approach to multi-view object recognition has shown promising results and good versatility to handle different shapes of cars in different views. Its efficiency and acc</w:t>
      </w:r>
      <w:bookmarkStart w:id="1" w:name="_GoBack"/>
      <w:bookmarkEnd w:id="1"/>
      <w:r w:rsidRPr="00B17A99">
        <w:t>ur</w:t>
      </w:r>
      <w:r w:rsidR="00973C15">
        <w:t>acy make it a viable solution for</w:t>
      </w:r>
      <w:r w:rsidRPr="00B17A99">
        <w:t xml:space="preserve"> real-time applications</w:t>
      </w:r>
      <w:r w:rsidR="00973C15">
        <w:t>,</w:t>
      </w:r>
      <w:r w:rsidRPr="00B17A99">
        <w:t xml:space="preserve"> and its flexibility allows it to be adapted to other areas of object recognition.</w:t>
      </w:r>
    </w:p>
    <w:p w14:paraId="43254262" w14:textId="26DB2538" w:rsidR="007568C9" w:rsidRDefault="007568C9" w:rsidP="005D691F">
      <w:pPr>
        <w:ind w:left="202" w:firstLine="202"/>
        <w:jc w:val="both"/>
      </w:pPr>
      <w:r>
        <w:t xml:space="preserve">The clustering of descriptors obtained with scale and rotation invariance significant contributed to the accuracy and robustness of the recognition and in conjunction with the </w:t>
      </w:r>
      <w:r w:rsidR="000375F8">
        <w:t>versatility</w:t>
      </w:r>
      <w:r>
        <w:t xml:space="preserve"> of the bag of words model</w:t>
      </w:r>
      <w:r w:rsidR="00F4258C">
        <w:t>, allowed</w:t>
      </w:r>
      <w:r w:rsidR="000375F8">
        <w:t xml:space="preserve"> the system to avoid overfitting to the training data.</w:t>
      </w:r>
    </w:p>
    <w:p w14:paraId="50BDC679" w14:textId="16A8C429" w:rsidR="000375F8" w:rsidRDefault="00F4258C" w:rsidP="005D691F">
      <w:pPr>
        <w:ind w:left="202" w:firstLine="202"/>
        <w:jc w:val="both"/>
      </w:pPr>
      <w:r>
        <w:t xml:space="preserve">These results can be further improved if a more advanced and precise location detector is used instead of the sliding window technique. This can be achieved by either replacing this method, or by considering the result as an initial step in </w:t>
      </w:r>
      <w:r w:rsidR="00BD2498">
        <w:t>identifying</w:t>
      </w:r>
      <w:r>
        <w:t xml:space="preserve"> the target objects. For example, the peak in the voting mask could be used has the centroid of a more </w:t>
      </w:r>
      <w:r w:rsidR="000F0CB3">
        <w:t>advanced segmentation technique, in order to retrieved the real location and contour of the target objects.</w:t>
      </w:r>
    </w:p>
    <w:p w14:paraId="07BFD652" w14:textId="5E7AF1F8" w:rsidR="00EF3028" w:rsidRPr="004130A0" w:rsidRDefault="00E87235" w:rsidP="00E87235">
      <w:r>
        <w:br w:type="page"/>
      </w:r>
    </w:p>
    <w:p w14:paraId="20716BEF" w14:textId="77777777" w:rsidR="00E97402" w:rsidRDefault="00E97402">
      <w:pPr>
        <w:pStyle w:val="ReferenceHead"/>
      </w:pPr>
      <w:r>
        <w:lastRenderedPageBreak/>
        <w:t>References</w:t>
      </w:r>
    </w:p>
    <w:p w14:paraId="16BF97D4" w14:textId="71D7B189" w:rsidR="005D4751" w:rsidRPr="005D4751" w:rsidRDefault="00605BD6" w:rsidP="00DD4E52">
      <w:pPr>
        <w:pStyle w:val="NormalWeb"/>
        <w:spacing w:before="80" w:beforeAutospacing="0" w:after="0" w:afterAutospacing="0"/>
        <w:ind w:left="641" w:hanging="641"/>
        <w:jc w:val="both"/>
        <w:divId w:val="493643902"/>
        <w:rPr>
          <w:noProof/>
          <w:sz w:val="20"/>
        </w:rPr>
      </w:pPr>
      <w:r>
        <w:fldChar w:fldCharType="begin" w:fldLock="1"/>
      </w:r>
      <w:r>
        <w:instrText xml:space="preserve">ADDIN Mendeley Bibliography CSL_BIBLIOGRAPHY </w:instrText>
      </w:r>
      <w:r>
        <w:fldChar w:fldCharType="separate"/>
      </w:r>
      <w:r w:rsidR="005D4751" w:rsidRPr="005D4751">
        <w:rPr>
          <w:noProof/>
          <w:sz w:val="20"/>
        </w:rPr>
        <w:t>[1]</w:t>
      </w:r>
      <w:r w:rsidR="005D4751" w:rsidRPr="005D4751">
        <w:rPr>
          <w:noProof/>
          <w:sz w:val="20"/>
        </w:rPr>
        <w:tab/>
        <w:t xml:space="preserve">G. Csurka and C. Dance, “Visual categorization with bags of keypoints,” </w:t>
      </w:r>
      <w:r w:rsidR="005D4751" w:rsidRPr="005D4751">
        <w:rPr>
          <w:i/>
          <w:iCs/>
          <w:noProof/>
          <w:sz w:val="20"/>
        </w:rPr>
        <w:t>Workshop on statistical …</w:t>
      </w:r>
      <w:r w:rsidR="005D4751" w:rsidRPr="005D4751">
        <w:rPr>
          <w:noProof/>
          <w:sz w:val="20"/>
        </w:rPr>
        <w:t>, 2004.</w:t>
      </w:r>
    </w:p>
    <w:p w14:paraId="4F3051FE"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w:t>
      </w:r>
      <w:r w:rsidRPr="005D4751">
        <w:rPr>
          <w:noProof/>
          <w:sz w:val="20"/>
        </w:rPr>
        <w:tab/>
        <w:t xml:space="preserve">A. Collet and S. Srinivasa, “Efficient multi-view object recognition and full pose estimation,” </w:t>
      </w:r>
      <w:r w:rsidRPr="005D4751">
        <w:rPr>
          <w:i/>
          <w:iCs/>
          <w:noProof/>
          <w:sz w:val="20"/>
        </w:rPr>
        <w:t>Robotics and Automation (ICRA), 2010 …</w:t>
      </w:r>
      <w:r w:rsidRPr="005D4751">
        <w:rPr>
          <w:noProof/>
          <w:sz w:val="20"/>
        </w:rPr>
        <w:t>, 2010.</w:t>
      </w:r>
    </w:p>
    <w:p w14:paraId="0BC65D0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w:t>
      </w:r>
      <w:r w:rsidRPr="005D4751">
        <w:rPr>
          <w:noProof/>
          <w:sz w:val="20"/>
        </w:rPr>
        <w:tab/>
        <w:t xml:space="preserve">D. Jang and M. Turk, “Car-Rec: A real time car recognition system,” </w:t>
      </w:r>
      <w:r w:rsidRPr="005D4751">
        <w:rPr>
          <w:i/>
          <w:iCs/>
          <w:noProof/>
          <w:sz w:val="20"/>
        </w:rPr>
        <w:t>… of Computer Vision (WACV), 2011 IEEE …</w:t>
      </w:r>
      <w:r w:rsidRPr="005D4751">
        <w:rPr>
          <w:noProof/>
          <w:sz w:val="20"/>
        </w:rPr>
        <w:t>, 2011.</w:t>
      </w:r>
    </w:p>
    <w:p w14:paraId="53EBDAF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4]</w:t>
      </w:r>
      <w:r w:rsidRPr="005D4751">
        <w:rPr>
          <w:noProof/>
          <w:sz w:val="20"/>
        </w:rPr>
        <w:tab/>
        <w:t xml:space="preserve">E. Nowak, F. Jurie, and B. Triggs, “Sampling strategies for bag-of-features image classification,” </w:t>
      </w:r>
      <w:r w:rsidRPr="005D4751">
        <w:rPr>
          <w:i/>
          <w:iCs/>
          <w:noProof/>
          <w:sz w:val="20"/>
        </w:rPr>
        <w:t>Computer Vision–ECCV 2006</w:t>
      </w:r>
      <w:r w:rsidRPr="005D4751">
        <w:rPr>
          <w:noProof/>
          <w:sz w:val="20"/>
        </w:rPr>
        <w:t>, 2006.</w:t>
      </w:r>
    </w:p>
    <w:p w14:paraId="1A3D090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5]</w:t>
      </w:r>
      <w:r w:rsidRPr="005D4751">
        <w:rPr>
          <w:noProof/>
          <w:sz w:val="20"/>
        </w:rPr>
        <w:tab/>
        <w:t xml:space="preserve">A. Thomas and V. Ferrar, “Towards multi-view object class detection,” </w:t>
      </w:r>
      <w:r w:rsidRPr="005D4751">
        <w:rPr>
          <w:i/>
          <w:iCs/>
          <w:noProof/>
          <w:sz w:val="20"/>
        </w:rPr>
        <w:t>Computer Vision and …</w:t>
      </w:r>
      <w:r w:rsidRPr="005D4751">
        <w:rPr>
          <w:noProof/>
          <w:sz w:val="20"/>
        </w:rPr>
        <w:t>, 2006.</w:t>
      </w:r>
    </w:p>
    <w:p w14:paraId="328F573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6]</w:t>
      </w:r>
      <w:r w:rsidRPr="005D4751">
        <w:rPr>
          <w:noProof/>
          <w:sz w:val="20"/>
        </w:rPr>
        <w:tab/>
        <w:t xml:space="preserve">C. Lampert, “Beyond sliding windows: Object localization by efficient subwindow search,” </w:t>
      </w:r>
      <w:r w:rsidRPr="005D4751">
        <w:rPr>
          <w:i/>
          <w:iCs/>
          <w:noProof/>
          <w:sz w:val="20"/>
        </w:rPr>
        <w:t>Computer Vision and …</w:t>
      </w:r>
      <w:r w:rsidRPr="005D4751">
        <w:rPr>
          <w:noProof/>
          <w:sz w:val="20"/>
        </w:rPr>
        <w:t>, 2008.</w:t>
      </w:r>
    </w:p>
    <w:p w14:paraId="40108E8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7]</w:t>
      </w:r>
      <w:r w:rsidRPr="005D4751">
        <w:rPr>
          <w:noProof/>
          <w:sz w:val="20"/>
        </w:rPr>
        <w:tab/>
        <w:t xml:space="preserve">L. Cole and D. Austin, “Visual object recognition using template matching,” </w:t>
      </w:r>
      <w:r w:rsidRPr="005D4751">
        <w:rPr>
          <w:i/>
          <w:iCs/>
          <w:noProof/>
          <w:sz w:val="20"/>
        </w:rPr>
        <w:t>Australasian Conference on Robotics and …</w:t>
      </w:r>
      <w:r w:rsidRPr="005D4751">
        <w:rPr>
          <w:noProof/>
          <w:sz w:val="20"/>
        </w:rPr>
        <w:t>, 2004.</w:t>
      </w:r>
    </w:p>
    <w:p w14:paraId="56388C7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8]</w:t>
      </w:r>
      <w:r w:rsidRPr="005D4751">
        <w:rPr>
          <w:noProof/>
          <w:sz w:val="20"/>
        </w:rPr>
        <w:tab/>
        <w:t xml:space="preserve">D. Lowe, “Distinctive image features from scale-invariant keypoints,” </w:t>
      </w:r>
      <w:r w:rsidRPr="005D4751">
        <w:rPr>
          <w:i/>
          <w:iCs/>
          <w:noProof/>
          <w:sz w:val="20"/>
        </w:rPr>
        <w:t>International journal of computer vision</w:t>
      </w:r>
      <w:r w:rsidRPr="005D4751">
        <w:rPr>
          <w:noProof/>
          <w:sz w:val="20"/>
        </w:rPr>
        <w:t>, 2004.</w:t>
      </w:r>
    </w:p>
    <w:p w14:paraId="52716647"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9]</w:t>
      </w:r>
      <w:r w:rsidRPr="005D4751">
        <w:rPr>
          <w:noProof/>
          <w:sz w:val="20"/>
        </w:rPr>
        <w:tab/>
        <w:t xml:space="preserve">J. Ponce and S. Lazebnik, “Toward true 3D object recognition,” </w:t>
      </w:r>
      <w:r w:rsidRPr="005D4751">
        <w:rPr>
          <w:i/>
          <w:iCs/>
          <w:noProof/>
          <w:sz w:val="20"/>
        </w:rPr>
        <w:t>… de Formes et Intelligence …</w:t>
      </w:r>
      <w:r w:rsidRPr="005D4751">
        <w:rPr>
          <w:noProof/>
          <w:sz w:val="20"/>
        </w:rPr>
        <w:t>, 2004.</w:t>
      </w:r>
    </w:p>
    <w:p w14:paraId="636DA2B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0]</w:t>
      </w:r>
      <w:r w:rsidRPr="005D4751">
        <w:rPr>
          <w:noProof/>
          <w:sz w:val="20"/>
        </w:rPr>
        <w:tab/>
        <w:t xml:space="preserve">D. Baggio, S. Emami, and D. Escrivá, </w:t>
      </w:r>
      <w:r w:rsidRPr="005D4751">
        <w:rPr>
          <w:i/>
          <w:iCs/>
          <w:noProof/>
          <w:sz w:val="20"/>
        </w:rPr>
        <w:t>Mastering OpenCV with Practical Computer Vision Projects</w:t>
      </w:r>
      <w:r w:rsidRPr="005D4751">
        <w:rPr>
          <w:noProof/>
          <w:sz w:val="20"/>
        </w:rPr>
        <w:t>. 2012.</w:t>
      </w:r>
    </w:p>
    <w:p w14:paraId="0007EFB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1]</w:t>
      </w:r>
      <w:r w:rsidRPr="005D4751">
        <w:rPr>
          <w:noProof/>
          <w:sz w:val="20"/>
        </w:rPr>
        <w:tab/>
        <w:t xml:space="preserve">M. Fischler and R. Bolles, “Random sample consensus: a paradigm for model fitting with applications to image analysis and automated cartography,” </w:t>
      </w:r>
      <w:r w:rsidRPr="005D4751">
        <w:rPr>
          <w:i/>
          <w:iCs/>
          <w:noProof/>
          <w:sz w:val="20"/>
        </w:rPr>
        <w:t>Communications of the ACM</w:t>
      </w:r>
      <w:r w:rsidRPr="005D4751">
        <w:rPr>
          <w:noProof/>
          <w:sz w:val="20"/>
        </w:rPr>
        <w:t>, vol. 24, no. 6, 1981.</w:t>
      </w:r>
    </w:p>
    <w:p w14:paraId="4B832F6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2]</w:t>
      </w:r>
      <w:r w:rsidRPr="005D4751">
        <w:rPr>
          <w:noProof/>
          <w:sz w:val="20"/>
        </w:rPr>
        <w:tab/>
        <w:t xml:space="preserve">W. Zheng and L. Liang, “Fast car detection using image strip features,” </w:t>
      </w:r>
      <w:r w:rsidRPr="005D4751">
        <w:rPr>
          <w:i/>
          <w:iCs/>
          <w:noProof/>
          <w:sz w:val="20"/>
        </w:rPr>
        <w:t>… and Pattern Recognition, 2009. CVPR 2009 …</w:t>
      </w:r>
      <w:r w:rsidRPr="005D4751">
        <w:rPr>
          <w:noProof/>
          <w:sz w:val="20"/>
        </w:rPr>
        <w:t>, 2009.</w:t>
      </w:r>
    </w:p>
    <w:p w14:paraId="02BE043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3]</w:t>
      </w:r>
      <w:r w:rsidRPr="005D4751">
        <w:rPr>
          <w:noProof/>
          <w:sz w:val="20"/>
        </w:rPr>
        <w:tab/>
        <w:t xml:space="preserve">D. Gerónimo, A. Sappa, A. López, and D. Ponsa, “Adaptive image sampling and windows classification for on-board pedestrian detection,” </w:t>
      </w:r>
      <w:r w:rsidRPr="005D4751">
        <w:rPr>
          <w:i/>
          <w:iCs/>
          <w:noProof/>
          <w:sz w:val="20"/>
        </w:rPr>
        <w:t>Proceedings of the …</w:t>
      </w:r>
      <w:r w:rsidRPr="005D4751">
        <w:rPr>
          <w:noProof/>
          <w:sz w:val="20"/>
        </w:rPr>
        <w:t>, 2007.</w:t>
      </w:r>
    </w:p>
    <w:p w14:paraId="4EB4A73E"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4]</w:t>
      </w:r>
      <w:r w:rsidRPr="005D4751">
        <w:rPr>
          <w:noProof/>
          <w:sz w:val="20"/>
        </w:rPr>
        <w:tab/>
        <w:t xml:space="preserve">P. J. Besl and H. D. Mckay, “A method for registration of 3-D shapes,” </w:t>
      </w:r>
      <w:r w:rsidRPr="005D4751">
        <w:rPr>
          <w:i/>
          <w:iCs/>
          <w:noProof/>
          <w:sz w:val="20"/>
        </w:rPr>
        <w:t>Pattern Analysis and Machine Intelligence, IEEE Transactions on</w:t>
      </w:r>
      <w:r w:rsidRPr="005D4751">
        <w:rPr>
          <w:noProof/>
          <w:sz w:val="20"/>
        </w:rPr>
        <w:t>, vol. 14, no. 2, pp. 239–256, 1992.</w:t>
      </w:r>
    </w:p>
    <w:p w14:paraId="0380D9A2"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5]</w:t>
      </w:r>
      <w:r w:rsidRPr="005D4751">
        <w:rPr>
          <w:noProof/>
          <w:sz w:val="20"/>
        </w:rPr>
        <w:tab/>
        <w:t xml:space="preserve">J. Sivic and A. Zisserman, “Video Google: A text retrieval approach to object matching in videos,” </w:t>
      </w:r>
      <w:r w:rsidRPr="005D4751">
        <w:rPr>
          <w:i/>
          <w:iCs/>
          <w:noProof/>
          <w:sz w:val="20"/>
        </w:rPr>
        <w:t>Computer Vision, 2003. Proceedings. …</w:t>
      </w:r>
      <w:r w:rsidRPr="005D4751">
        <w:rPr>
          <w:noProof/>
          <w:sz w:val="20"/>
        </w:rPr>
        <w:t>, 2003.</w:t>
      </w:r>
    </w:p>
    <w:p w14:paraId="0129D9B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6]</w:t>
      </w:r>
      <w:r w:rsidRPr="005D4751">
        <w:rPr>
          <w:noProof/>
          <w:sz w:val="20"/>
        </w:rPr>
        <w:tab/>
        <w:t>C. Costa, “Car-Detection.” [Online]. Available: http://carlosmccosta.github.io/Car-Detection/.</w:t>
      </w:r>
    </w:p>
    <w:p w14:paraId="3D932936"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7]</w:t>
      </w:r>
      <w:r w:rsidRPr="005D4751">
        <w:rPr>
          <w:noProof/>
          <w:sz w:val="20"/>
        </w:rPr>
        <w:tab/>
        <w:t xml:space="preserve">C. Tomasi and R. Manduchi, “Bilateral filtering for gray and color images,” </w:t>
      </w:r>
      <w:r w:rsidRPr="005D4751">
        <w:rPr>
          <w:i/>
          <w:iCs/>
          <w:noProof/>
          <w:sz w:val="20"/>
        </w:rPr>
        <w:t>Sixth International Conference on Computer Vision (IEEE Cat. No.98CH36271)</w:t>
      </w:r>
      <w:r w:rsidRPr="005D4751">
        <w:rPr>
          <w:noProof/>
          <w:sz w:val="20"/>
        </w:rPr>
        <w:t>, pp. 839–846, 1998.</w:t>
      </w:r>
    </w:p>
    <w:p w14:paraId="51A0D8A1"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lastRenderedPageBreak/>
        <w:t>[18]</w:t>
      </w:r>
      <w:r w:rsidRPr="005D4751">
        <w:rPr>
          <w:noProof/>
          <w:sz w:val="20"/>
        </w:rPr>
        <w:tab/>
        <w:t xml:space="preserve">P. Heckbert, </w:t>
      </w:r>
      <w:r w:rsidRPr="005D4751">
        <w:rPr>
          <w:i/>
          <w:iCs/>
          <w:noProof/>
          <w:sz w:val="20"/>
        </w:rPr>
        <w:t>Graphics Gems: IV</w:t>
      </w:r>
      <w:r w:rsidRPr="005D4751">
        <w:rPr>
          <w:noProof/>
          <w:sz w:val="20"/>
        </w:rPr>
        <w:t>. Morgan Kaufmann, 1994, p. 575.</w:t>
      </w:r>
    </w:p>
    <w:p w14:paraId="22A37FE4"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19]</w:t>
      </w:r>
      <w:r w:rsidRPr="005D4751">
        <w:rPr>
          <w:noProof/>
          <w:sz w:val="20"/>
        </w:rPr>
        <w:tab/>
        <w:t xml:space="preserve">H. Bay, T. Tuytelaars, and L. Van Gool, “Surf: Speeded up robust features,” </w:t>
      </w:r>
      <w:r w:rsidRPr="005D4751">
        <w:rPr>
          <w:i/>
          <w:iCs/>
          <w:noProof/>
          <w:sz w:val="20"/>
        </w:rPr>
        <w:t>Computer Vision–ECCV 2006</w:t>
      </w:r>
      <w:r w:rsidRPr="005D4751">
        <w:rPr>
          <w:noProof/>
          <w:sz w:val="20"/>
        </w:rPr>
        <w:t>, 2006.</w:t>
      </w:r>
    </w:p>
    <w:p w14:paraId="756E1AC7"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0]</w:t>
      </w:r>
      <w:r w:rsidRPr="005D4751">
        <w:rPr>
          <w:noProof/>
          <w:sz w:val="20"/>
        </w:rPr>
        <w:tab/>
        <w:t xml:space="preserve">J. Shi and C. Tomasi, “Good features to track,” </w:t>
      </w:r>
      <w:r w:rsidRPr="005D4751">
        <w:rPr>
          <w:i/>
          <w:iCs/>
          <w:noProof/>
          <w:sz w:val="20"/>
        </w:rPr>
        <w:t>… , 1994. Proceedings CVPR’94., 1994 IEEE …</w:t>
      </w:r>
      <w:r w:rsidRPr="005D4751">
        <w:rPr>
          <w:noProof/>
          <w:sz w:val="20"/>
        </w:rPr>
        <w:t>, 1994.</w:t>
      </w:r>
    </w:p>
    <w:p w14:paraId="1C06330A"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1]</w:t>
      </w:r>
      <w:r w:rsidRPr="005D4751">
        <w:rPr>
          <w:noProof/>
          <w:sz w:val="20"/>
        </w:rPr>
        <w:tab/>
        <w:t xml:space="preserve">E. Rosten and T. Drummond, “Machine learning for high-speed corner detection,” </w:t>
      </w:r>
      <w:r w:rsidRPr="005D4751">
        <w:rPr>
          <w:i/>
          <w:iCs/>
          <w:noProof/>
          <w:sz w:val="20"/>
        </w:rPr>
        <w:t>Computer Vision–ECCV 2006</w:t>
      </w:r>
      <w:r w:rsidRPr="005D4751">
        <w:rPr>
          <w:noProof/>
          <w:sz w:val="20"/>
        </w:rPr>
        <w:t>, 2006.</w:t>
      </w:r>
    </w:p>
    <w:p w14:paraId="34E0CC18"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2]</w:t>
      </w:r>
      <w:r w:rsidRPr="005D4751">
        <w:rPr>
          <w:noProof/>
          <w:sz w:val="20"/>
        </w:rPr>
        <w:tab/>
        <w:t xml:space="preserve">E. Rublee and V. Rabaud, “ORB: an efficient alternative to SIFT or SURF,” </w:t>
      </w:r>
      <w:r w:rsidRPr="005D4751">
        <w:rPr>
          <w:i/>
          <w:iCs/>
          <w:noProof/>
          <w:sz w:val="20"/>
        </w:rPr>
        <w:t>Computer Vision (ICCV …</w:t>
      </w:r>
      <w:r w:rsidRPr="005D4751">
        <w:rPr>
          <w:noProof/>
          <w:sz w:val="20"/>
        </w:rPr>
        <w:t>, 2011.</w:t>
      </w:r>
    </w:p>
    <w:p w14:paraId="2F0276C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3]</w:t>
      </w:r>
      <w:r w:rsidRPr="005D4751">
        <w:rPr>
          <w:noProof/>
          <w:sz w:val="20"/>
        </w:rPr>
        <w:tab/>
        <w:t xml:space="preserve">S. Leutenegger, “BRISK: Binary robust invariant scalable keypoints,” </w:t>
      </w:r>
      <w:r w:rsidRPr="005D4751">
        <w:rPr>
          <w:i/>
          <w:iCs/>
          <w:noProof/>
          <w:sz w:val="20"/>
        </w:rPr>
        <w:t>Computer Vision (ICCV), …</w:t>
      </w:r>
      <w:r w:rsidRPr="005D4751">
        <w:rPr>
          <w:noProof/>
          <w:sz w:val="20"/>
        </w:rPr>
        <w:t>, 2011.</w:t>
      </w:r>
    </w:p>
    <w:p w14:paraId="0C949E9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4]</w:t>
      </w:r>
      <w:r w:rsidRPr="005D4751">
        <w:rPr>
          <w:noProof/>
          <w:sz w:val="20"/>
        </w:rPr>
        <w:tab/>
        <w:t xml:space="preserve">M. Agrawal, K. Konolige, and M. Blas, “Censure: Center surround extremas for realtime feature detection and matching,” </w:t>
      </w:r>
      <w:r w:rsidRPr="005D4751">
        <w:rPr>
          <w:i/>
          <w:iCs/>
          <w:noProof/>
          <w:sz w:val="20"/>
        </w:rPr>
        <w:t>Computer Vision–ECCV 2008</w:t>
      </w:r>
      <w:r w:rsidRPr="005D4751">
        <w:rPr>
          <w:noProof/>
          <w:sz w:val="20"/>
        </w:rPr>
        <w:t>, 2008.</w:t>
      </w:r>
    </w:p>
    <w:p w14:paraId="3C95EED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5]</w:t>
      </w:r>
      <w:r w:rsidRPr="005D4751">
        <w:rPr>
          <w:noProof/>
          <w:sz w:val="20"/>
        </w:rPr>
        <w:tab/>
        <w:t xml:space="preserve">J. Matas, O. Chum, M. Urban, and T. Pajdla, “Robust wide-baseline stereo from maximally stable extremal regions,” </w:t>
      </w:r>
      <w:r w:rsidRPr="005D4751">
        <w:rPr>
          <w:i/>
          <w:iCs/>
          <w:noProof/>
          <w:sz w:val="20"/>
        </w:rPr>
        <w:t>Image and vision computing</w:t>
      </w:r>
      <w:r w:rsidRPr="005D4751">
        <w:rPr>
          <w:noProof/>
          <w:sz w:val="20"/>
        </w:rPr>
        <w:t>, 2004.</w:t>
      </w:r>
    </w:p>
    <w:p w14:paraId="5EF76C1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6]</w:t>
      </w:r>
      <w:r w:rsidRPr="005D4751">
        <w:rPr>
          <w:noProof/>
          <w:sz w:val="20"/>
        </w:rPr>
        <w:tab/>
        <w:t xml:space="preserve">A. Alahi, R. Ortiz, and P. Vandergheynst, “Freak: Fast retina keypoint,” </w:t>
      </w:r>
      <w:r w:rsidRPr="005D4751">
        <w:rPr>
          <w:i/>
          <w:iCs/>
          <w:noProof/>
          <w:sz w:val="20"/>
        </w:rPr>
        <w:t>Computer Vision and …</w:t>
      </w:r>
      <w:r w:rsidRPr="005D4751">
        <w:rPr>
          <w:noProof/>
          <w:sz w:val="20"/>
        </w:rPr>
        <w:t>, 2012.</w:t>
      </w:r>
    </w:p>
    <w:p w14:paraId="54FB8A79"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7]</w:t>
      </w:r>
      <w:r w:rsidRPr="005D4751">
        <w:rPr>
          <w:noProof/>
          <w:sz w:val="20"/>
        </w:rPr>
        <w:tab/>
        <w:t xml:space="preserve">M. Calonder, V. Lepetit, C. Strecha, and P. Fua, “Brief: Binary robust independent elementary features,” </w:t>
      </w:r>
      <w:r w:rsidRPr="005D4751">
        <w:rPr>
          <w:i/>
          <w:iCs/>
          <w:noProof/>
          <w:sz w:val="20"/>
        </w:rPr>
        <w:t>Computer Vision–ECCV 2010</w:t>
      </w:r>
      <w:r w:rsidRPr="005D4751">
        <w:rPr>
          <w:noProof/>
          <w:sz w:val="20"/>
        </w:rPr>
        <w:t>, 2010.</w:t>
      </w:r>
    </w:p>
    <w:p w14:paraId="50FC1A0D"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8]</w:t>
      </w:r>
      <w:r w:rsidRPr="005D4751">
        <w:rPr>
          <w:noProof/>
          <w:sz w:val="20"/>
        </w:rPr>
        <w:tab/>
        <w:t xml:space="preserve">M. Muja and D. Lowe, “Fast Approximate Nearest Neighbors with Automatic Algorithm Configuration.,” </w:t>
      </w:r>
      <w:r w:rsidRPr="005D4751">
        <w:rPr>
          <w:i/>
          <w:iCs/>
          <w:noProof/>
          <w:sz w:val="20"/>
        </w:rPr>
        <w:t>VISAPP (1)</w:t>
      </w:r>
      <w:r w:rsidRPr="005D4751">
        <w:rPr>
          <w:noProof/>
          <w:sz w:val="20"/>
        </w:rPr>
        <w:t>, 2009.</w:t>
      </w:r>
    </w:p>
    <w:p w14:paraId="7280333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29]</w:t>
      </w:r>
      <w:r w:rsidRPr="005D4751">
        <w:rPr>
          <w:noProof/>
          <w:sz w:val="20"/>
        </w:rPr>
        <w:tab/>
        <w:t xml:space="preserve">C. Burges, “A tutorial on support vector machines for pattern recognition,” </w:t>
      </w:r>
      <w:r w:rsidRPr="005D4751">
        <w:rPr>
          <w:i/>
          <w:iCs/>
          <w:noProof/>
          <w:sz w:val="20"/>
        </w:rPr>
        <w:t>Data mining and knowledge discovery</w:t>
      </w:r>
      <w:r w:rsidRPr="005D4751">
        <w:rPr>
          <w:noProof/>
          <w:sz w:val="20"/>
        </w:rPr>
        <w:t>, 1998.</w:t>
      </w:r>
    </w:p>
    <w:p w14:paraId="3B3ADF83"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0]</w:t>
      </w:r>
      <w:r w:rsidRPr="005D4751">
        <w:rPr>
          <w:noProof/>
          <w:sz w:val="20"/>
        </w:rPr>
        <w:tab/>
        <w:t xml:space="preserve">C. Chang and C. Lin, “LIBSVM: a library for support vector machines,” </w:t>
      </w:r>
      <w:r w:rsidRPr="005D4751">
        <w:rPr>
          <w:i/>
          <w:iCs/>
          <w:noProof/>
          <w:sz w:val="20"/>
        </w:rPr>
        <w:t>ACM Transactions on Intelligent Systems and …</w:t>
      </w:r>
      <w:r w:rsidRPr="005D4751">
        <w:rPr>
          <w:noProof/>
          <w:sz w:val="20"/>
        </w:rPr>
        <w:t>, 2011.</w:t>
      </w:r>
    </w:p>
    <w:p w14:paraId="5C9D868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1]</w:t>
      </w:r>
      <w:r w:rsidRPr="005D4751">
        <w:rPr>
          <w:noProof/>
          <w:sz w:val="20"/>
        </w:rPr>
        <w:tab/>
        <w:t xml:space="preserve">M. Riedmiller and H. Braun, “A direct adaptive method for faster backpropagation learning: The RPROP algorithm,” </w:t>
      </w:r>
      <w:r w:rsidRPr="005D4751">
        <w:rPr>
          <w:i/>
          <w:iCs/>
          <w:noProof/>
          <w:sz w:val="20"/>
        </w:rPr>
        <w:t>Neural Networks, 1993., IEEE …</w:t>
      </w:r>
      <w:r w:rsidRPr="005D4751">
        <w:rPr>
          <w:noProof/>
          <w:sz w:val="20"/>
        </w:rPr>
        <w:t>, 1993.</w:t>
      </w:r>
    </w:p>
    <w:p w14:paraId="223E85AB"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2]</w:t>
      </w:r>
      <w:r w:rsidRPr="005D4751">
        <w:rPr>
          <w:noProof/>
          <w:sz w:val="20"/>
        </w:rPr>
        <w:tab/>
        <w:t xml:space="preserve">K. Fukunaga, </w:t>
      </w:r>
      <w:r w:rsidRPr="005D4751">
        <w:rPr>
          <w:i/>
          <w:iCs/>
          <w:noProof/>
          <w:sz w:val="20"/>
        </w:rPr>
        <w:t>Introduction to Statistical Pattern Recognition</w:t>
      </w:r>
      <w:r w:rsidRPr="005D4751">
        <w:rPr>
          <w:noProof/>
          <w:sz w:val="20"/>
        </w:rPr>
        <w:t>, vol. 22, no. 7. Academic Press, 1990, pp. 833–834.</w:t>
      </w:r>
    </w:p>
    <w:p w14:paraId="539AB36F"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3]</w:t>
      </w:r>
      <w:r w:rsidRPr="005D4751">
        <w:rPr>
          <w:noProof/>
          <w:sz w:val="20"/>
        </w:rPr>
        <w:tab/>
        <w:t xml:space="preserve">L. Breiman, J. H. Friedman, R. A. Olshen, and C. J. Stone, </w:t>
      </w:r>
      <w:r w:rsidRPr="005D4751">
        <w:rPr>
          <w:i/>
          <w:iCs/>
          <w:noProof/>
          <w:sz w:val="20"/>
        </w:rPr>
        <w:t>Classification and Regression Trees</w:t>
      </w:r>
      <w:r w:rsidRPr="005D4751">
        <w:rPr>
          <w:noProof/>
          <w:sz w:val="20"/>
        </w:rPr>
        <w:t>, vol. 19. 1984, p. 368.</w:t>
      </w:r>
    </w:p>
    <w:p w14:paraId="70E279A5"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4]</w:t>
      </w:r>
      <w:r w:rsidRPr="005D4751">
        <w:rPr>
          <w:noProof/>
          <w:sz w:val="20"/>
        </w:rPr>
        <w:tab/>
        <w:t xml:space="preserve">J. Friedman, T. Hastie, and R. Tibshirani, “Additive logistic regression: a statistical view of boosting (With discussion and a rejoinder by the authors),” </w:t>
      </w:r>
      <w:r w:rsidRPr="005D4751">
        <w:rPr>
          <w:i/>
          <w:iCs/>
          <w:noProof/>
          <w:sz w:val="20"/>
        </w:rPr>
        <w:t>The Annals of Statistics</w:t>
      </w:r>
      <w:r w:rsidRPr="005D4751">
        <w:rPr>
          <w:noProof/>
          <w:sz w:val="20"/>
        </w:rPr>
        <w:t>, vol. 28, no. 2. pp. 337–407, 2000.</w:t>
      </w:r>
    </w:p>
    <w:p w14:paraId="3B61A45B"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5]</w:t>
      </w:r>
      <w:r w:rsidRPr="005D4751">
        <w:rPr>
          <w:noProof/>
          <w:sz w:val="20"/>
        </w:rPr>
        <w:tab/>
        <w:t xml:space="preserve">J. Friedman, “Greedy function approximation: a gradient boosting machine,” </w:t>
      </w:r>
      <w:r w:rsidRPr="005D4751">
        <w:rPr>
          <w:i/>
          <w:iCs/>
          <w:noProof/>
          <w:sz w:val="20"/>
        </w:rPr>
        <w:t>Annals of Statistics</w:t>
      </w:r>
      <w:r w:rsidRPr="005D4751">
        <w:rPr>
          <w:noProof/>
          <w:sz w:val="20"/>
        </w:rPr>
        <w:t>, 2001.</w:t>
      </w:r>
    </w:p>
    <w:p w14:paraId="2BEB02D0" w14:textId="77777777" w:rsidR="005D4751" w:rsidRPr="005D4751" w:rsidRDefault="005D4751" w:rsidP="00DD4E52">
      <w:pPr>
        <w:pStyle w:val="NormalWeb"/>
        <w:spacing w:before="80" w:beforeAutospacing="0" w:after="0" w:afterAutospacing="0"/>
        <w:ind w:left="641" w:hanging="641"/>
        <w:jc w:val="both"/>
        <w:divId w:val="493643902"/>
        <w:rPr>
          <w:noProof/>
          <w:sz w:val="20"/>
        </w:rPr>
      </w:pPr>
      <w:r w:rsidRPr="005D4751">
        <w:rPr>
          <w:noProof/>
          <w:sz w:val="20"/>
        </w:rPr>
        <w:t>[36]</w:t>
      </w:r>
      <w:r w:rsidRPr="005D4751">
        <w:rPr>
          <w:noProof/>
          <w:sz w:val="20"/>
        </w:rPr>
        <w:tab/>
        <w:t xml:space="preserve">P. Geurts, D. Ernst, and L. Wehenkel, “Extremely randomized trees,” </w:t>
      </w:r>
      <w:r w:rsidRPr="005D4751">
        <w:rPr>
          <w:i/>
          <w:iCs/>
          <w:noProof/>
          <w:sz w:val="20"/>
        </w:rPr>
        <w:t>Machine learning</w:t>
      </w:r>
      <w:r w:rsidRPr="005D4751">
        <w:rPr>
          <w:noProof/>
          <w:sz w:val="20"/>
        </w:rPr>
        <w:t xml:space="preserve">, 2006. </w:t>
      </w:r>
    </w:p>
    <w:p w14:paraId="53105E36" w14:textId="48D1E12C" w:rsidR="00537302" w:rsidRPr="002326DA" w:rsidRDefault="00605BD6" w:rsidP="002326DA">
      <w:pPr>
        <w:pStyle w:val="ReferenceHead"/>
        <w:jc w:val="left"/>
      </w:pPr>
      <w:r>
        <w:lastRenderedPageBreak/>
        <w:fldChar w:fldCharType="end"/>
      </w:r>
      <w:r w:rsidR="00537302" w:rsidRPr="00D36578">
        <w:rPr>
          <w:noProof/>
        </w:rPr>
        <w:drawing>
          <wp:anchor distT="0" distB="0" distL="114300" distR="114300" simplePos="0" relativeHeight="251668480" behindDoc="0" locked="0" layoutInCell="1" allowOverlap="1" wp14:anchorId="001B2E83" wp14:editId="53E3FB26">
            <wp:simplePos x="0" y="0"/>
            <wp:positionH relativeFrom="margin">
              <wp:posOffset>-917575</wp:posOffset>
            </wp:positionH>
            <wp:positionV relativeFrom="margin">
              <wp:align>bottom</wp:align>
            </wp:positionV>
            <wp:extent cx="8566150" cy="4863465"/>
            <wp:effectExtent l="0" t="0" r="0" b="0"/>
            <wp:wrapTopAndBottom/>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16200000">
                      <a:off x="0" y="0"/>
                      <a:ext cx="8566150" cy="4863465"/>
                    </a:xfrm>
                    <a:prstGeom prst="rect">
                      <a:avLst/>
                    </a:prstGeom>
                    <a:noFill/>
                    <a:ln>
                      <a:noFill/>
                    </a:ln>
                  </pic:spPr>
                </pic:pic>
              </a:graphicData>
            </a:graphic>
            <wp14:sizeRelH relativeFrom="page">
              <wp14:pctWidth>0</wp14:pctWidth>
            </wp14:sizeRelH>
            <wp14:sizeRelV relativeFrom="page">
              <wp14:pctHeight>0</wp14:pctHeight>
            </wp14:sizeRelV>
          </wp:anchor>
        </w:drawing>
      </w:r>
      <w:r w:rsidR="00537302" w:rsidRPr="00537302">
        <w:t>Appendix 1: Object Recognition Results</w:t>
      </w:r>
    </w:p>
    <w:sectPr w:rsidR="00537302" w:rsidRPr="002326DA" w:rsidSect="00143F2E">
      <w:headerReference w:type="default" r:id="rId6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3561E0" w14:textId="77777777" w:rsidR="008D0D8F" w:rsidRDefault="008D0D8F">
      <w:r>
        <w:separator/>
      </w:r>
    </w:p>
  </w:endnote>
  <w:endnote w:type="continuationSeparator" w:id="0">
    <w:p w14:paraId="0D2C70BF" w14:textId="77777777" w:rsidR="008D0D8F" w:rsidRDefault="008D0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A7D807" w14:textId="77777777" w:rsidR="008D0D8F" w:rsidRDefault="008D0D8F"/>
  </w:footnote>
  <w:footnote w:type="continuationSeparator" w:id="0">
    <w:p w14:paraId="2D929287" w14:textId="77777777" w:rsidR="008D0D8F" w:rsidRDefault="008D0D8F">
      <w:r>
        <w:continuationSeparator/>
      </w:r>
    </w:p>
  </w:footnote>
  <w:footnote w:id="1">
    <w:p w14:paraId="3BB80BC9" w14:textId="3B65ACE6" w:rsidR="00DE07FA" w:rsidRDefault="00DE07FA">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DE07FA" w:rsidRDefault="00DE07FA">
    <w:pPr>
      <w:framePr w:wrap="auto" w:vAnchor="text" w:hAnchor="margin" w:xAlign="right" w:y="1"/>
    </w:pPr>
    <w:r>
      <w:fldChar w:fldCharType="begin"/>
    </w:r>
    <w:r>
      <w:instrText xml:space="preserve">PAGE  </w:instrText>
    </w:r>
    <w:r>
      <w:fldChar w:fldCharType="separate"/>
    </w:r>
    <w:r w:rsidR="002D3492">
      <w:rPr>
        <w:noProof/>
      </w:rPr>
      <w:t>6</w:t>
    </w:r>
    <w:r>
      <w:fldChar w:fldCharType="end"/>
    </w:r>
  </w:p>
  <w:p w14:paraId="2D5740AD" w14:textId="77777777" w:rsidR="00DE07FA" w:rsidRDefault="00DE07FA">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Cabealho1"/>
      <w:lvlText w:val="%1."/>
      <w:legacy w:legacy="1" w:legacySpace="144" w:legacyIndent="144"/>
      <w:lvlJc w:val="left"/>
    </w:lvl>
    <w:lvl w:ilvl="1">
      <w:start w:val="1"/>
      <w:numFmt w:val="upperLetter"/>
      <w:pStyle w:val="Cabealho2"/>
      <w:lvlText w:val="%2."/>
      <w:legacy w:legacy="1" w:legacySpace="144" w:legacyIndent="144"/>
      <w:lvlJc w:val="left"/>
      <w:rPr>
        <w:b w:val="0"/>
      </w:rPr>
    </w:lvl>
    <w:lvl w:ilvl="2">
      <w:start w:val="1"/>
      <w:numFmt w:val="decimal"/>
      <w:pStyle w:val="Cabealho3"/>
      <w:lvlText w:val="%3)"/>
      <w:legacy w:legacy="1" w:legacySpace="144" w:legacyIndent="144"/>
      <w:lvlJc w:val="left"/>
      <w:rPr>
        <w:i/>
      </w:rPr>
    </w:lvl>
    <w:lvl w:ilvl="3">
      <w:start w:val="1"/>
      <w:numFmt w:val="lowerLetter"/>
      <w:pStyle w:val="Cabealho4"/>
      <w:lvlText w:val="%4)"/>
      <w:legacy w:legacy="1" w:legacySpace="0" w:legacyIndent="720"/>
      <w:lvlJc w:val="left"/>
      <w:pPr>
        <w:ind w:left="1152" w:hanging="720"/>
      </w:pPr>
    </w:lvl>
    <w:lvl w:ilvl="4">
      <w:start w:val="1"/>
      <w:numFmt w:val="decimal"/>
      <w:pStyle w:val="Cabealho5"/>
      <w:lvlText w:val="(%5)"/>
      <w:legacy w:legacy="1" w:legacySpace="0" w:legacyIndent="720"/>
      <w:lvlJc w:val="left"/>
      <w:pPr>
        <w:ind w:left="1872" w:hanging="720"/>
      </w:pPr>
    </w:lvl>
    <w:lvl w:ilvl="5">
      <w:start w:val="1"/>
      <w:numFmt w:val="lowerLetter"/>
      <w:pStyle w:val="Cabealho6"/>
      <w:lvlText w:val="(%6)"/>
      <w:legacy w:legacy="1" w:legacySpace="0" w:legacyIndent="720"/>
      <w:lvlJc w:val="left"/>
      <w:pPr>
        <w:ind w:left="2592" w:hanging="720"/>
      </w:pPr>
    </w:lvl>
    <w:lvl w:ilvl="6">
      <w:start w:val="1"/>
      <w:numFmt w:val="lowerRoman"/>
      <w:pStyle w:val="Cabealho7"/>
      <w:lvlText w:val="(%7)"/>
      <w:legacy w:legacy="1" w:legacySpace="0" w:legacyIndent="720"/>
      <w:lvlJc w:val="left"/>
      <w:pPr>
        <w:ind w:left="3312" w:hanging="720"/>
      </w:pPr>
    </w:lvl>
    <w:lvl w:ilvl="7">
      <w:start w:val="1"/>
      <w:numFmt w:val="lowerLetter"/>
      <w:pStyle w:val="Cabealho8"/>
      <w:lvlText w:val="(%8)"/>
      <w:legacy w:legacy="1" w:legacySpace="0" w:legacyIndent="720"/>
      <w:lvlJc w:val="left"/>
      <w:pPr>
        <w:ind w:left="4032" w:hanging="720"/>
      </w:pPr>
    </w:lvl>
    <w:lvl w:ilvl="8">
      <w:start w:val="1"/>
      <w:numFmt w:val="lowerRoman"/>
      <w:pStyle w:val="Cabealh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88A"/>
    <w:rsid w:val="000375F8"/>
    <w:rsid w:val="00042E13"/>
    <w:rsid w:val="00072DFD"/>
    <w:rsid w:val="00083756"/>
    <w:rsid w:val="000A168B"/>
    <w:rsid w:val="000C26A3"/>
    <w:rsid w:val="000D2BDE"/>
    <w:rsid w:val="000E1764"/>
    <w:rsid w:val="000E69C1"/>
    <w:rsid w:val="000F0CB3"/>
    <w:rsid w:val="00104BB0"/>
    <w:rsid w:val="0010794E"/>
    <w:rsid w:val="00122E91"/>
    <w:rsid w:val="0013354F"/>
    <w:rsid w:val="00136319"/>
    <w:rsid w:val="00143F2E"/>
    <w:rsid w:val="00144E72"/>
    <w:rsid w:val="00151FB7"/>
    <w:rsid w:val="001768FF"/>
    <w:rsid w:val="001A60B1"/>
    <w:rsid w:val="001B36B1"/>
    <w:rsid w:val="001E7B7A"/>
    <w:rsid w:val="001F4C5C"/>
    <w:rsid w:val="00204478"/>
    <w:rsid w:val="00214E2E"/>
    <w:rsid w:val="00216141"/>
    <w:rsid w:val="00217186"/>
    <w:rsid w:val="002326DA"/>
    <w:rsid w:val="002434A1"/>
    <w:rsid w:val="00256BD1"/>
    <w:rsid w:val="00261911"/>
    <w:rsid w:val="00263943"/>
    <w:rsid w:val="00265F71"/>
    <w:rsid w:val="00267B35"/>
    <w:rsid w:val="0027525A"/>
    <w:rsid w:val="002800F9"/>
    <w:rsid w:val="002868C1"/>
    <w:rsid w:val="00296AA7"/>
    <w:rsid w:val="002A3B4D"/>
    <w:rsid w:val="002A542B"/>
    <w:rsid w:val="002C7305"/>
    <w:rsid w:val="002D3492"/>
    <w:rsid w:val="002F7910"/>
    <w:rsid w:val="003140B6"/>
    <w:rsid w:val="003427CE"/>
    <w:rsid w:val="00360269"/>
    <w:rsid w:val="003725C3"/>
    <w:rsid w:val="0037551B"/>
    <w:rsid w:val="00392DBA"/>
    <w:rsid w:val="003B2B28"/>
    <w:rsid w:val="003B6885"/>
    <w:rsid w:val="003C2484"/>
    <w:rsid w:val="003C3322"/>
    <w:rsid w:val="003C68C2"/>
    <w:rsid w:val="003D19DE"/>
    <w:rsid w:val="003D4CAE"/>
    <w:rsid w:val="003F26BD"/>
    <w:rsid w:val="003F4E3F"/>
    <w:rsid w:val="003F52AD"/>
    <w:rsid w:val="004130A0"/>
    <w:rsid w:val="0042720B"/>
    <w:rsid w:val="0043144F"/>
    <w:rsid w:val="00431BFA"/>
    <w:rsid w:val="004353CF"/>
    <w:rsid w:val="004631BC"/>
    <w:rsid w:val="00484761"/>
    <w:rsid w:val="00484DD5"/>
    <w:rsid w:val="00494D1D"/>
    <w:rsid w:val="004C1E16"/>
    <w:rsid w:val="004C22E6"/>
    <w:rsid w:val="004C2543"/>
    <w:rsid w:val="004D1147"/>
    <w:rsid w:val="004D15CA"/>
    <w:rsid w:val="004E2E55"/>
    <w:rsid w:val="004E3E4C"/>
    <w:rsid w:val="004F23A0"/>
    <w:rsid w:val="005003E3"/>
    <w:rsid w:val="00503100"/>
    <w:rsid w:val="005052CD"/>
    <w:rsid w:val="00533335"/>
    <w:rsid w:val="00537302"/>
    <w:rsid w:val="00543650"/>
    <w:rsid w:val="00550A26"/>
    <w:rsid w:val="00550BF5"/>
    <w:rsid w:val="00567A70"/>
    <w:rsid w:val="00583ECA"/>
    <w:rsid w:val="00591324"/>
    <w:rsid w:val="005A2A15"/>
    <w:rsid w:val="005D1B15"/>
    <w:rsid w:val="005D2824"/>
    <w:rsid w:val="005D4751"/>
    <w:rsid w:val="005D4F1A"/>
    <w:rsid w:val="005D691F"/>
    <w:rsid w:val="005D72BB"/>
    <w:rsid w:val="005E692F"/>
    <w:rsid w:val="005F7771"/>
    <w:rsid w:val="00605BD6"/>
    <w:rsid w:val="0062114B"/>
    <w:rsid w:val="00623698"/>
    <w:rsid w:val="00624954"/>
    <w:rsid w:val="00624C91"/>
    <w:rsid w:val="00625E96"/>
    <w:rsid w:val="006321F6"/>
    <w:rsid w:val="00647C09"/>
    <w:rsid w:val="00647EE0"/>
    <w:rsid w:val="00651F2C"/>
    <w:rsid w:val="006741ED"/>
    <w:rsid w:val="00680A93"/>
    <w:rsid w:val="00693D5D"/>
    <w:rsid w:val="006B227A"/>
    <w:rsid w:val="006B7F03"/>
    <w:rsid w:val="006C0E10"/>
    <w:rsid w:val="006D7A4C"/>
    <w:rsid w:val="006E1F9C"/>
    <w:rsid w:val="00706970"/>
    <w:rsid w:val="00724F9D"/>
    <w:rsid w:val="00725B45"/>
    <w:rsid w:val="00726C74"/>
    <w:rsid w:val="007568C9"/>
    <w:rsid w:val="007636BB"/>
    <w:rsid w:val="007651FD"/>
    <w:rsid w:val="007A16C7"/>
    <w:rsid w:val="007C4336"/>
    <w:rsid w:val="007C4AA0"/>
    <w:rsid w:val="007D5F55"/>
    <w:rsid w:val="007E1227"/>
    <w:rsid w:val="007F1C8F"/>
    <w:rsid w:val="007F7AA6"/>
    <w:rsid w:val="00823624"/>
    <w:rsid w:val="00837E47"/>
    <w:rsid w:val="008518FE"/>
    <w:rsid w:val="0085659C"/>
    <w:rsid w:val="00872026"/>
    <w:rsid w:val="0087316D"/>
    <w:rsid w:val="0087792E"/>
    <w:rsid w:val="00883EAF"/>
    <w:rsid w:val="00885258"/>
    <w:rsid w:val="008A30C3"/>
    <w:rsid w:val="008A3C23"/>
    <w:rsid w:val="008C49CC"/>
    <w:rsid w:val="008C6DBD"/>
    <w:rsid w:val="008D0D8F"/>
    <w:rsid w:val="008D69E9"/>
    <w:rsid w:val="008E0645"/>
    <w:rsid w:val="008F45AE"/>
    <w:rsid w:val="008F594A"/>
    <w:rsid w:val="00903685"/>
    <w:rsid w:val="00904C7E"/>
    <w:rsid w:val="0091035B"/>
    <w:rsid w:val="00922534"/>
    <w:rsid w:val="00940193"/>
    <w:rsid w:val="00973C15"/>
    <w:rsid w:val="009966B0"/>
    <w:rsid w:val="009A0381"/>
    <w:rsid w:val="009A1F6E"/>
    <w:rsid w:val="009B3638"/>
    <w:rsid w:val="009B7E44"/>
    <w:rsid w:val="009C7D17"/>
    <w:rsid w:val="009E484E"/>
    <w:rsid w:val="009F40FB"/>
    <w:rsid w:val="00A22FCB"/>
    <w:rsid w:val="00A43E5F"/>
    <w:rsid w:val="00A472F1"/>
    <w:rsid w:val="00A5237D"/>
    <w:rsid w:val="00A554A3"/>
    <w:rsid w:val="00A6218D"/>
    <w:rsid w:val="00A668F1"/>
    <w:rsid w:val="00A758EA"/>
    <w:rsid w:val="00A87011"/>
    <w:rsid w:val="00A95C50"/>
    <w:rsid w:val="00AB58F3"/>
    <w:rsid w:val="00AB79A6"/>
    <w:rsid w:val="00AC4850"/>
    <w:rsid w:val="00AF73AF"/>
    <w:rsid w:val="00B121A2"/>
    <w:rsid w:val="00B17A99"/>
    <w:rsid w:val="00B265D9"/>
    <w:rsid w:val="00B40DA8"/>
    <w:rsid w:val="00B47B59"/>
    <w:rsid w:val="00B53F81"/>
    <w:rsid w:val="00B56C2B"/>
    <w:rsid w:val="00B65BD3"/>
    <w:rsid w:val="00B70469"/>
    <w:rsid w:val="00B72DD8"/>
    <w:rsid w:val="00B72E09"/>
    <w:rsid w:val="00BA5DCD"/>
    <w:rsid w:val="00BC0E5C"/>
    <w:rsid w:val="00BC692A"/>
    <w:rsid w:val="00BD2498"/>
    <w:rsid w:val="00BF0C69"/>
    <w:rsid w:val="00BF629B"/>
    <w:rsid w:val="00BF655C"/>
    <w:rsid w:val="00BF6F64"/>
    <w:rsid w:val="00C075EF"/>
    <w:rsid w:val="00C11E83"/>
    <w:rsid w:val="00C16E9E"/>
    <w:rsid w:val="00C235DA"/>
    <w:rsid w:val="00C2378A"/>
    <w:rsid w:val="00C378A1"/>
    <w:rsid w:val="00C564F9"/>
    <w:rsid w:val="00C621D6"/>
    <w:rsid w:val="00C642C8"/>
    <w:rsid w:val="00C73A93"/>
    <w:rsid w:val="00C82D86"/>
    <w:rsid w:val="00C8439A"/>
    <w:rsid w:val="00CA06C6"/>
    <w:rsid w:val="00CA7D31"/>
    <w:rsid w:val="00CB4B8D"/>
    <w:rsid w:val="00CC0DDA"/>
    <w:rsid w:val="00CD4842"/>
    <w:rsid w:val="00CD684F"/>
    <w:rsid w:val="00CE0F72"/>
    <w:rsid w:val="00CE537C"/>
    <w:rsid w:val="00D06623"/>
    <w:rsid w:val="00D14C6B"/>
    <w:rsid w:val="00D43B3C"/>
    <w:rsid w:val="00D5536F"/>
    <w:rsid w:val="00D56935"/>
    <w:rsid w:val="00D67F65"/>
    <w:rsid w:val="00D74B3B"/>
    <w:rsid w:val="00D75496"/>
    <w:rsid w:val="00D758C6"/>
    <w:rsid w:val="00D90C10"/>
    <w:rsid w:val="00D92E96"/>
    <w:rsid w:val="00D960E5"/>
    <w:rsid w:val="00DA258C"/>
    <w:rsid w:val="00DB105A"/>
    <w:rsid w:val="00DC249D"/>
    <w:rsid w:val="00DD4E52"/>
    <w:rsid w:val="00DE07FA"/>
    <w:rsid w:val="00DE130D"/>
    <w:rsid w:val="00DE36F6"/>
    <w:rsid w:val="00DF2DDE"/>
    <w:rsid w:val="00E01667"/>
    <w:rsid w:val="00E12318"/>
    <w:rsid w:val="00E36209"/>
    <w:rsid w:val="00E420BB"/>
    <w:rsid w:val="00E50DF6"/>
    <w:rsid w:val="00E54560"/>
    <w:rsid w:val="00E62246"/>
    <w:rsid w:val="00E87235"/>
    <w:rsid w:val="00E965C5"/>
    <w:rsid w:val="00E96A3A"/>
    <w:rsid w:val="00E97402"/>
    <w:rsid w:val="00E97B99"/>
    <w:rsid w:val="00EA4993"/>
    <w:rsid w:val="00EB2E9D"/>
    <w:rsid w:val="00EB7F56"/>
    <w:rsid w:val="00ED00BA"/>
    <w:rsid w:val="00EE2D5C"/>
    <w:rsid w:val="00EE6FFC"/>
    <w:rsid w:val="00EF10AC"/>
    <w:rsid w:val="00EF3028"/>
    <w:rsid w:val="00EF3439"/>
    <w:rsid w:val="00EF4701"/>
    <w:rsid w:val="00EF564E"/>
    <w:rsid w:val="00F12EA0"/>
    <w:rsid w:val="00F22198"/>
    <w:rsid w:val="00F33D49"/>
    <w:rsid w:val="00F3481E"/>
    <w:rsid w:val="00F4258C"/>
    <w:rsid w:val="00F577F6"/>
    <w:rsid w:val="00F65266"/>
    <w:rsid w:val="00F67634"/>
    <w:rsid w:val="00F751E1"/>
    <w:rsid w:val="00FA2EAF"/>
    <w:rsid w:val="00FD347F"/>
    <w:rsid w:val="00FF1646"/>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758FF6A-AEE5-4CB4-B53A-CD996E2AB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pPr>
      <w:keepNext/>
      <w:numPr>
        <w:numId w:val="1"/>
      </w:numPr>
      <w:spacing w:before="240" w:after="80"/>
      <w:jc w:val="center"/>
      <w:outlineLvl w:val="0"/>
    </w:pPr>
    <w:rPr>
      <w:smallCaps/>
      <w:kern w:val="28"/>
    </w:rPr>
  </w:style>
  <w:style w:type="paragraph" w:styleId="Cabealho2">
    <w:name w:val="heading 2"/>
    <w:basedOn w:val="Normal"/>
    <w:next w:val="Normal"/>
    <w:link w:val="Cabealho2Carter"/>
    <w:uiPriority w:val="9"/>
    <w:qFormat/>
    <w:pPr>
      <w:keepNext/>
      <w:numPr>
        <w:ilvl w:val="1"/>
        <w:numId w:val="1"/>
      </w:numPr>
      <w:spacing w:before="120" w:after="60"/>
      <w:outlineLvl w:val="1"/>
    </w:pPr>
    <w:rPr>
      <w:i/>
      <w:iCs/>
    </w:rPr>
  </w:style>
  <w:style w:type="paragraph" w:styleId="Cabealho3">
    <w:name w:val="heading 3"/>
    <w:basedOn w:val="Normal"/>
    <w:next w:val="Normal"/>
    <w:uiPriority w:val="9"/>
    <w:qFormat/>
    <w:pPr>
      <w:keepNext/>
      <w:numPr>
        <w:ilvl w:val="2"/>
        <w:numId w:val="1"/>
      </w:numPr>
      <w:outlineLvl w:val="2"/>
    </w:pPr>
    <w:rPr>
      <w:i/>
      <w:iCs/>
    </w:rPr>
  </w:style>
  <w:style w:type="paragraph" w:styleId="Cabealho4">
    <w:name w:val="heading 4"/>
    <w:basedOn w:val="Normal"/>
    <w:next w:val="Normal"/>
    <w:uiPriority w:val="9"/>
    <w:qFormat/>
    <w:pPr>
      <w:keepNext/>
      <w:numPr>
        <w:ilvl w:val="3"/>
        <w:numId w:val="1"/>
      </w:numPr>
      <w:spacing w:before="240" w:after="60"/>
      <w:outlineLvl w:val="3"/>
    </w:pPr>
    <w:rPr>
      <w:i/>
      <w:iCs/>
      <w:sz w:val="18"/>
      <w:szCs w:val="18"/>
    </w:rPr>
  </w:style>
  <w:style w:type="paragraph" w:styleId="Cabealho5">
    <w:name w:val="heading 5"/>
    <w:basedOn w:val="Normal"/>
    <w:next w:val="Normal"/>
    <w:uiPriority w:val="9"/>
    <w:qFormat/>
    <w:pPr>
      <w:numPr>
        <w:ilvl w:val="4"/>
        <w:numId w:val="1"/>
      </w:numPr>
      <w:spacing w:before="240" w:after="60"/>
      <w:outlineLvl w:val="4"/>
    </w:pPr>
    <w:rPr>
      <w:sz w:val="18"/>
      <w:szCs w:val="18"/>
    </w:rPr>
  </w:style>
  <w:style w:type="paragraph" w:styleId="Cabealho6">
    <w:name w:val="heading 6"/>
    <w:basedOn w:val="Normal"/>
    <w:next w:val="Normal"/>
    <w:uiPriority w:val="9"/>
    <w:qFormat/>
    <w:pPr>
      <w:numPr>
        <w:ilvl w:val="5"/>
        <w:numId w:val="1"/>
      </w:numPr>
      <w:spacing w:before="240" w:after="60"/>
      <w:outlineLvl w:val="5"/>
    </w:pPr>
    <w:rPr>
      <w:i/>
      <w:iCs/>
      <w:sz w:val="16"/>
      <w:szCs w:val="16"/>
    </w:rPr>
  </w:style>
  <w:style w:type="paragraph" w:styleId="Cabealho7">
    <w:name w:val="heading 7"/>
    <w:basedOn w:val="Normal"/>
    <w:next w:val="Normal"/>
    <w:uiPriority w:val="9"/>
    <w:qFormat/>
    <w:pPr>
      <w:numPr>
        <w:ilvl w:val="6"/>
        <w:numId w:val="1"/>
      </w:numPr>
      <w:spacing w:before="240" w:after="60"/>
      <w:outlineLvl w:val="6"/>
    </w:pPr>
    <w:rPr>
      <w:sz w:val="16"/>
      <w:szCs w:val="16"/>
    </w:rPr>
  </w:style>
  <w:style w:type="paragraph" w:styleId="Cabealho8">
    <w:name w:val="heading 8"/>
    <w:basedOn w:val="Normal"/>
    <w:next w:val="Normal"/>
    <w:uiPriority w:val="9"/>
    <w:qFormat/>
    <w:pPr>
      <w:numPr>
        <w:ilvl w:val="7"/>
        <w:numId w:val="1"/>
      </w:numPr>
      <w:spacing w:before="240" w:after="60"/>
      <w:outlineLvl w:val="7"/>
    </w:pPr>
    <w:rPr>
      <w:i/>
      <w:iCs/>
      <w:sz w:val="16"/>
      <w:szCs w:val="16"/>
    </w:rPr>
  </w:style>
  <w:style w:type="paragraph" w:styleId="Cabealho9">
    <w:name w:val="heading 9"/>
    <w:basedOn w:val="Normal"/>
    <w:next w:val="Normal"/>
    <w:uiPriority w:val="9"/>
    <w:qFormat/>
    <w:pPr>
      <w:numPr>
        <w:ilvl w:val="8"/>
        <w:numId w:val="1"/>
      </w:numPr>
      <w:spacing w:before="240" w:after="60"/>
      <w:outlineLvl w:val="8"/>
    </w:pPr>
    <w:rPr>
      <w:sz w:val="16"/>
      <w:szCs w:val="1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Tipodeletrapredefinidodopargraf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arte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Tipodeletrapredefinidodopargrafo"/>
    <w:semiHidden/>
    <w:rPr>
      <w:vertAlign w:val="superscript"/>
    </w:rPr>
  </w:style>
  <w:style w:type="paragraph" w:styleId="Rodap">
    <w:name w:val="footer"/>
    <w:basedOn w:val="Normal"/>
    <w:link w:val="RodapCarte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Cabealh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ligao">
    <w:name w:val="Hyperlink"/>
    <w:basedOn w:val="Tipodeletrapredefinidodopargrafo"/>
    <w:rPr>
      <w:color w:val="0000FF"/>
      <w:u w:val="single"/>
    </w:rPr>
  </w:style>
  <w:style w:type="character" w:styleId="Hiperligaovisitada">
    <w:name w:val="FollowedHyperlink"/>
    <w:basedOn w:val="Tipodeletrapredefinidodopargrafo"/>
    <w:rPr>
      <w:color w:val="800080"/>
      <w:u w:val="single"/>
    </w:rPr>
  </w:style>
  <w:style w:type="paragraph" w:styleId="Avanodecorpodetexto">
    <w:name w:val="Body Text Indent"/>
    <w:basedOn w:val="Normal"/>
    <w:link w:val="AvanodecorpodetextoCarte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arter"/>
    <w:rsid w:val="00F33D49"/>
    <w:rPr>
      <w:rFonts w:ascii="Tahoma" w:hAnsi="Tahoma" w:cs="Tahoma"/>
      <w:sz w:val="16"/>
      <w:szCs w:val="16"/>
    </w:rPr>
  </w:style>
  <w:style w:type="character" w:customStyle="1" w:styleId="TextodebaloCarter">
    <w:name w:val="Texto de balão Caráter"/>
    <w:basedOn w:val="Tipodeletrapredefinidodopargrafo"/>
    <w:link w:val="Textodebalo"/>
    <w:rsid w:val="00F33D49"/>
    <w:rPr>
      <w:rFonts w:ascii="Tahoma" w:hAnsi="Tahoma" w:cs="Tahoma"/>
      <w:sz w:val="16"/>
      <w:szCs w:val="16"/>
    </w:rPr>
  </w:style>
  <w:style w:type="character" w:styleId="TextodoMarcadordePosio">
    <w:name w:val="Placeholder Text"/>
    <w:basedOn w:val="Tipodeletrapredefinidodopargraf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Tipodeletrapredefinidodopargrafo"/>
    <w:uiPriority w:val="99"/>
    <w:rsid w:val="00C82D86"/>
    <w:rPr>
      <w:rFonts w:ascii="Verdana" w:hAnsi="Verdana" w:cs="Verdana"/>
      <w:color w:val="000000"/>
      <w:sz w:val="22"/>
      <w:szCs w:val="22"/>
    </w:rPr>
  </w:style>
  <w:style w:type="character" w:customStyle="1" w:styleId="bodytype">
    <w:name w:val="body type"/>
    <w:basedOn w:val="Tipodeletrapredefinidodopargraf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Cabealho1Carter">
    <w:name w:val="Cabeçalho 1 Caráter"/>
    <w:basedOn w:val="Tipodeletrapredefinidodopargrafo"/>
    <w:link w:val="Cabealho1"/>
    <w:uiPriority w:val="9"/>
    <w:rsid w:val="003F52AD"/>
    <w:rPr>
      <w:smallCaps/>
      <w:kern w:val="28"/>
    </w:rPr>
  </w:style>
  <w:style w:type="character" w:customStyle="1" w:styleId="ReferenceHeadChar">
    <w:name w:val="Reference Head Char"/>
    <w:basedOn w:val="Cabealho1Carte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Tipodeletrapredefinidodopargrafo"/>
    <w:uiPriority w:val="99"/>
    <w:rsid w:val="001B36B1"/>
    <w:rPr>
      <w:rFonts w:ascii="Verdana" w:hAnsi="Verdana" w:cs="Verdana"/>
      <w:color w:val="000000"/>
      <w:sz w:val="22"/>
      <w:szCs w:val="22"/>
    </w:rPr>
  </w:style>
  <w:style w:type="character" w:customStyle="1" w:styleId="Cabealho2Carter">
    <w:name w:val="Cabeçalho 2 Caráter"/>
    <w:basedOn w:val="Tipodeletrapredefinidodopargrafo"/>
    <w:link w:val="Cabealh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Tipodeletrapredefinidodopargrafo"/>
    <w:link w:val="TextL-MAG"/>
    <w:rsid w:val="009C7D17"/>
    <w:rPr>
      <w:rFonts w:ascii="Arial" w:eastAsia="MS Mincho" w:hAnsi="Arial"/>
      <w:sz w:val="18"/>
      <w:szCs w:val="22"/>
      <w:lang w:eastAsia="ja-JP"/>
    </w:rPr>
  </w:style>
  <w:style w:type="character" w:customStyle="1" w:styleId="RodapCarter">
    <w:name w:val="Rodapé Caráter"/>
    <w:basedOn w:val="Tipodeletrapredefinidodopargrafo"/>
    <w:link w:val="Rodap"/>
    <w:uiPriority w:val="99"/>
    <w:rsid w:val="00D90C10"/>
  </w:style>
  <w:style w:type="character" w:customStyle="1" w:styleId="TextodenotaderodapCarter">
    <w:name w:val="Texto de nota de rodapé Caráter"/>
    <w:basedOn w:val="Tipodeletrapredefinidodopargrafo"/>
    <w:link w:val="Textodenotaderodap"/>
    <w:semiHidden/>
    <w:rsid w:val="00C075EF"/>
    <w:rPr>
      <w:sz w:val="16"/>
      <w:szCs w:val="16"/>
    </w:rPr>
  </w:style>
  <w:style w:type="character" w:customStyle="1" w:styleId="AvanodecorpodetextoCarter">
    <w:name w:val="Avanço de corpo de texto Caráter"/>
    <w:basedOn w:val="Tipodeletrapredefinidodopargrafo"/>
    <w:link w:val="Avanodecorpodetexto"/>
    <w:rsid w:val="003F26BD"/>
    <w:rPr>
      <w:szCs w:val="24"/>
    </w:rPr>
  </w:style>
  <w:style w:type="paragraph" w:styleId="NormalWeb">
    <w:name w:val="Normal (Web)"/>
    <w:basedOn w:val="Normal"/>
    <w:uiPriority w:val="99"/>
    <w:unhideWhenUsed/>
    <w:rsid w:val="00B121A2"/>
    <w:pPr>
      <w:spacing w:before="100" w:beforeAutospacing="1" w:after="100" w:afterAutospacing="1"/>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609904">
      <w:bodyDiv w:val="1"/>
      <w:marLeft w:val="0"/>
      <w:marRight w:val="0"/>
      <w:marTop w:val="0"/>
      <w:marBottom w:val="0"/>
      <w:divBdr>
        <w:top w:val="none" w:sz="0" w:space="0" w:color="auto"/>
        <w:left w:val="none" w:sz="0" w:space="0" w:color="auto"/>
        <w:bottom w:val="none" w:sz="0" w:space="0" w:color="auto"/>
        <w:right w:val="none" w:sz="0" w:space="0" w:color="auto"/>
      </w:divBdr>
      <w:divsChild>
        <w:div w:id="369301943">
          <w:marLeft w:val="0"/>
          <w:marRight w:val="0"/>
          <w:marTop w:val="0"/>
          <w:marBottom w:val="0"/>
          <w:divBdr>
            <w:top w:val="none" w:sz="0" w:space="0" w:color="auto"/>
            <w:left w:val="none" w:sz="0" w:space="0" w:color="auto"/>
            <w:bottom w:val="none" w:sz="0" w:space="0" w:color="auto"/>
            <w:right w:val="none" w:sz="0" w:space="0" w:color="auto"/>
          </w:divBdr>
        </w:div>
        <w:div w:id="898827154">
          <w:marLeft w:val="0"/>
          <w:marRight w:val="0"/>
          <w:marTop w:val="0"/>
          <w:marBottom w:val="0"/>
          <w:divBdr>
            <w:top w:val="none" w:sz="0" w:space="0" w:color="auto"/>
            <w:left w:val="none" w:sz="0" w:space="0" w:color="auto"/>
            <w:bottom w:val="none" w:sz="0" w:space="0" w:color="auto"/>
            <w:right w:val="none" w:sz="0" w:space="0" w:color="auto"/>
          </w:divBdr>
          <w:divsChild>
            <w:div w:id="835613049">
              <w:marLeft w:val="0"/>
              <w:marRight w:val="0"/>
              <w:marTop w:val="0"/>
              <w:marBottom w:val="0"/>
              <w:divBdr>
                <w:top w:val="none" w:sz="0" w:space="0" w:color="auto"/>
                <w:left w:val="none" w:sz="0" w:space="0" w:color="auto"/>
                <w:bottom w:val="none" w:sz="0" w:space="0" w:color="auto"/>
                <w:right w:val="none" w:sz="0" w:space="0" w:color="auto"/>
              </w:divBdr>
              <w:divsChild>
                <w:div w:id="1370572666">
                  <w:marLeft w:val="0"/>
                  <w:marRight w:val="0"/>
                  <w:marTop w:val="0"/>
                  <w:marBottom w:val="0"/>
                  <w:divBdr>
                    <w:top w:val="none" w:sz="0" w:space="0" w:color="auto"/>
                    <w:left w:val="none" w:sz="0" w:space="0" w:color="auto"/>
                    <w:bottom w:val="none" w:sz="0" w:space="0" w:color="auto"/>
                    <w:right w:val="none" w:sz="0" w:space="0" w:color="auto"/>
                  </w:divBdr>
                  <w:divsChild>
                    <w:div w:id="376856980">
                      <w:marLeft w:val="0"/>
                      <w:marRight w:val="0"/>
                      <w:marTop w:val="0"/>
                      <w:marBottom w:val="0"/>
                      <w:divBdr>
                        <w:top w:val="none" w:sz="0" w:space="0" w:color="auto"/>
                        <w:left w:val="none" w:sz="0" w:space="0" w:color="auto"/>
                        <w:bottom w:val="none" w:sz="0" w:space="0" w:color="auto"/>
                        <w:right w:val="none" w:sz="0" w:space="0" w:color="auto"/>
                      </w:divBdr>
                      <w:divsChild>
                        <w:div w:id="1770153398">
                          <w:marLeft w:val="0"/>
                          <w:marRight w:val="0"/>
                          <w:marTop w:val="0"/>
                          <w:marBottom w:val="0"/>
                          <w:divBdr>
                            <w:top w:val="none" w:sz="0" w:space="0" w:color="auto"/>
                            <w:left w:val="none" w:sz="0" w:space="0" w:color="auto"/>
                            <w:bottom w:val="none" w:sz="0" w:space="0" w:color="auto"/>
                            <w:right w:val="none" w:sz="0" w:space="0" w:color="auto"/>
                          </w:divBdr>
                          <w:divsChild>
                            <w:div w:id="170141717">
                              <w:marLeft w:val="0"/>
                              <w:marRight w:val="0"/>
                              <w:marTop w:val="0"/>
                              <w:marBottom w:val="0"/>
                              <w:divBdr>
                                <w:top w:val="none" w:sz="0" w:space="0" w:color="auto"/>
                                <w:left w:val="none" w:sz="0" w:space="0" w:color="auto"/>
                                <w:bottom w:val="none" w:sz="0" w:space="0" w:color="auto"/>
                                <w:right w:val="none" w:sz="0" w:space="0" w:color="auto"/>
                              </w:divBdr>
                              <w:divsChild>
                                <w:div w:id="1154687464">
                                  <w:marLeft w:val="0"/>
                                  <w:marRight w:val="0"/>
                                  <w:marTop w:val="0"/>
                                  <w:marBottom w:val="0"/>
                                  <w:divBdr>
                                    <w:top w:val="none" w:sz="0" w:space="0" w:color="auto"/>
                                    <w:left w:val="none" w:sz="0" w:space="0" w:color="auto"/>
                                    <w:bottom w:val="none" w:sz="0" w:space="0" w:color="auto"/>
                                    <w:right w:val="none" w:sz="0" w:space="0" w:color="auto"/>
                                  </w:divBdr>
                                  <w:divsChild>
                                    <w:div w:id="1308241879">
                                      <w:marLeft w:val="0"/>
                                      <w:marRight w:val="0"/>
                                      <w:marTop w:val="0"/>
                                      <w:marBottom w:val="0"/>
                                      <w:divBdr>
                                        <w:top w:val="none" w:sz="0" w:space="0" w:color="auto"/>
                                        <w:left w:val="none" w:sz="0" w:space="0" w:color="auto"/>
                                        <w:bottom w:val="none" w:sz="0" w:space="0" w:color="auto"/>
                                        <w:right w:val="none" w:sz="0" w:space="0" w:color="auto"/>
                                      </w:divBdr>
                                      <w:divsChild>
                                        <w:div w:id="160049635">
                                          <w:marLeft w:val="0"/>
                                          <w:marRight w:val="0"/>
                                          <w:marTop w:val="0"/>
                                          <w:marBottom w:val="0"/>
                                          <w:divBdr>
                                            <w:top w:val="none" w:sz="0" w:space="0" w:color="auto"/>
                                            <w:left w:val="none" w:sz="0" w:space="0" w:color="auto"/>
                                            <w:bottom w:val="none" w:sz="0" w:space="0" w:color="auto"/>
                                            <w:right w:val="none" w:sz="0" w:space="0" w:color="auto"/>
                                          </w:divBdr>
                                          <w:divsChild>
                                            <w:div w:id="1083068671">
                                              <w:marLeft w:val="0"/>
                                              <w:marRight w:val="0"/>
                                              <w:marTop w:val="0"/>
                                              <w:marBottom w:val="0"/>
                                              <w:divBdr>
                                                <w:top w:val="none" w:sz="0" w:space="0" w:color="auto"/>
                                                <w:left w:val="none" w:sz="0" w:space="0" w:color="auto"/>
                                                <w:bottom w:val="none" w:sz="0" w:space="0" w:color="auto"/>
                                                <w:right w:val="none" w:sz="0" w:space="0" w:color="auto"/>
                                              </w:divBdr>
                                              <w:divsChild>
                                                <w:div w:id="2050565272">
                                                  <w:marLeft w:val="0"/>
                                                  <w:marRight w:val="0"/>
                                                  <w:marTop w:val="0"/>
                                                  <w:marBottom w:val="0"/>
                                                  <w:divBdr>
                                                    <w:top w:val="none" w:sz="0" w:space="0" w:color="auto"/>
                                                    <w:left w:val="none" w:sz="0" w:space="0" w:color="auto"/>
                                                    <w:bottom w:val="none" w:sz="0" w:space="0" w:color="auto"/>
                                                    <w:right w:val="none" w:sz="0" w:space="0" w:color="auto"/>
                                                  </w:divBdr>
                                                  <w:divsChild>
                                                    <w:div w:id="917053153">
                                                      <w:marLeft w:val="0"/>
                                                      <w:marRight w:val="0"/>
                                                      <w:marTop w:val="0"/>
                                                      <w:marBottom w:val="0"/>
                                                      <w:divBdr>
                                                        <w:top w:val="none" w:sz="0" w:space="0" w:color="auto"/>
                                                        <w:left w:val="none" w:sz="0" w:space="0" w:color="auto"/>
                                                        <w:bottom w:val="none" w:sz="0" w:space="0" w:color="auto"/>
                                                        <w:right w:val="none" w:sz="0" w:space="0" w:color="auto"/>
                                                      </w:divBdr>
                                                      <w:divsChild>
                                                        <w:div w:id="716707619">
                                                          <w:marLeft w:val="0"/>
                                                          <w:marRight w:val="0"/>
                                                          <w:marTop w:val="0"/>
                                                          <w:marBottom w:val="0"/>
                                                          <w:divBdr>
                                                            <w:top w:val="none" w:sz="0" w:space="0" w:color="auto"/>
                                                            <w:left w:val="none" w:sz="0" w:space="0" w:color="auto"/>
                                                            <w:bottom w:val="none" w:sz="0" w:space="0" w:color="auto"/>
                                                            <w:right w:val="none" w:sz="0" w:space="0" w:color="auto"/>
                                                          </w:divBdr>
                                                          <w:divsChild>
                                                            <w:div w:id="180701529">
                                                              <w:marLeft w:val="0"/>
                                                              <w:marRight w:val="0"/>
                                                              <w:marTop w:val="0"/>
                                                              <w:marBottom w:val="0"/>
                                                              <w:divBdr>
                                                                <w:top w:val="none" w:sz="0" w:space="0" w:color="auto"/>
                                                                <w:left w:val="none" w:sz="0" w:space="0" w:color="auto"/>
                                                                <w:bottom w:val="none" w:sz="0" w:space="0" w:color="auto"/>
                                                                <w:right w:val="none" w:sz="0" w:space="0" w:color="auto"/>
                                                              </w:divBdr>
                                                              <w:divsChild>
                                                                <w:div w:id="1174760731">
                                                                  <w:marLeft w:val="0"/>
                                                                  <w:marRight w:val="0"/>
                                                                  <w:marTop w:val="0"/>
                                                                  <w:marBottom w:val="0"/>
                                                                  <w:divBdr>
                                                                    <w:top w:val="none" w:sz="0" w:space="0" w:color="auto"/>
                                                                    <w:left w:val="none" w:sz="0" w:space="0" w:color="auto"/>
                                                                    <w:bottom w:val="none" w:sz="0" w:space="0" w:color="auto"/>
                                                                    <w:right w:val="none" w:sz="0" w:space="0" w:color="auto"/>
                                                                  </w:divBdr>
                                                                  <w:divsChild>
                                                                    <w:div w:id="636960362">
                                                                      <w:marLeft w:val="0"/>
                                                                      <w:marRight w:val="0"/>
                                                                      <w:marTop w:val="0"/>
                                                                      <w:marBottom w:val="0"/>
                                                                      <w:divBdr>
                                                                        <w:top w:val="none" w:sz="0" w:space="0" w:color="auto"/>
                                                                        <w:left w:val="none" w:sz="0" w:space="0" w:color="auto"/>
                                                                        <w:bottom w:val="none" w:sz="0" w:space="0" w:color="auto"/>
                                                                        <w:right w:val="none" w:sz="0" w:space="0" w:color="auto"/>
                                                                      </w:divBdr>
                                                                      <w:divsChild>
                                                                        <w:div w:id="1800418396">
                                                                          <w:marLeft w:val="0"/>
                                                                          <w:marRight w:val="0"/>
                                                                          <w:marTop w:val="0"/>
                                                                          <w:marBottom w:val="0"/>
                                                                          <w:divBdr>
                                                                            <w:top w:val="none" w:sz="0" w:space="0" w:color="auto"/>
                                                                            <w:left w:val="none" w:sz="0" w:space="0" w:color="auto"/>
                                                                            <w:bottom w:val="none" w:sz="0" w:space="0" w:color="auto"/>
                                                                            <w:right w:val="none" w:sz="0" w:space="0" w:color="auto"/>
                                                                          </w:divBdr>
                                                                          <w:divsChild>
                                                                            <w:div w:id="578950531">
                                                                              <w:marLeft w:val="0"/>
                                                                              <w:marRight w:val="0"/>
                                                                              <w:marTop w:val="0"/>
                                                                              <w:marBottom w:val="0"/>
                                                                              <w:divBdr>
                                                                                <w:top w:val="none" w:sz="0" w:space="0" w:color="auto"/>
                                                                                <w:left w:val="none" w:sz="0" w:space="0" w:color="auto"/>
                                                                                <w:bottom w:val="none" w:sz="0" w:space="0" w:color="auto"/>
                                                                                <w:right w:val="none" w:sz="0" w:space="0" w:color="auto"/>
                                                                              </w:divBdr>
                                                                              <w:divsChild>
                                                                                <w:div w:id="681275749">
                                                                                  <w:marLeft w:val="0"/>
                                                                                  <w:marRight w:val="0"/>
                                                                                  <w:marTop w:val="0"/>
                                                                                  <w:marBottom w:val="0"/>
                                                                                  <w:divBdr>
                                                                                    <w:top w:val="none" w:sz="0" w:space="0" w:color="auto"/>
                                                                                    <w:left w:val="none" w:sz="0" w:space="0" w:color="auto"/>
                                                                                    <w:bottom w:val="none" w:sz="0" w:space="0" w:color="auto"/>
                                                                                    <w:right w:val="none" w:sz="0" w:space="0" w:color="auto"/>
                                                                                  </w:divBdr>
                                                                                  <w:divsChild>
                                                                                    <w:div w:id="768307835">
                                                                                      <w:marLeft w:val="0"/>
                                                                                      <w:marRight w:val="0"/>
                                                                                      <w:marTop w:val="0"/>
                                                                                      <w:marBottom w:val="0"/>
                                                                                      <w:divBdr>
                                                                                        <w:top w:val="none" w:sz="0" w:space="0" w:color="auto"/>
                                                                                        <w:left w:val="none" w:sz="0" w:space="0" w:color="auto"/>
                                                                                        <w:bottom w:val="none" w:sz="0" w:space="0" w:color="auto"/>
                                                                                        <w:right w:val="none" w:sz="0" w:space="0" w:color="auto"/>
                                                                                      </w:divBdr>
                                                                                      <w:divsChild>
                                                                                        <w:div w:id="193931953">
                                                                                          <w:marLeft w:val="0"/>
                                                                                          <w:marRight w:val="0"/>
                                                                                          <w:marTop w:val="0"/>
                                                                                          <w:marBottom w:val="0"/>
                                                                                          <w:divBdr>
                                                                                            <w:top w:val="none" w:sz="0" w:space="0" w:color="auto"/>
                                                                                            <w:left w:val="none" w:sz="0" w:space="0" w:color="auto"/>
                                                                                            <w:bottom w:val="none" w:sz="0" w:space="0" w:color="auto"/>
                                                                                            <w:right w:val="none" w:sz="0" w:space="0" w:color="auto"/>
                                                                                          </w:divBdr>
                                                                                          <w:divsChild>
                                                                                            <w:div w:id="639387895">
                                                                                              <w:marLeft w:val="0"/>
                                                                                              <w:marRight w:val="0"/>
                                                                                              <w:marTop w:val="0"/>
                                                                                              <w:marBottom w:val="0"/>
                                                                                              <w:divBdr>
                                                                                                <w:top w:val="none" w:sz="0" w:space="0" w:color="auto"/>
                                                                                                <w:left w:val="none" w:sz="0" w:space="0" w:color="auto"/>
                                                                                                <w:bottom w:val="none" w:sz="0" w:space="0" w:color="auto"/>
                                                                                                <w:right w:val="none" w:sz="0" w:space="0" w:color="auto"/>
                                                                                              </w:divBdr>
                                                                                              <w:divsChild>
                                                                                                <w:div w:id="75442236">
                                                                                                  <w:marLeft w:val="0"/>
                                                                                                  <w:marRight w:val="0"/>
                                                                                                  <w:marTop w:val="0"/>
                                                                                                  <w:marBottom w:val="0"/>
                                                                                                  <w:divBdr>
                                                                                                    <w:top w:val="none" w:sz="0" w:space="0" w:color="auto"/>
                                                                                                    <w:left w:val="none" w:sz="0" w:space="0" w:color="auto"/>
                                                                                                    <w:bottom w:val="none" w:sz="0" w:space="0" w:color="auto"/>
                                                                                                    <w:right w:val="none" w:sz="0" w:space="0" w:color="auto"/>
                                                                                                  </w:divBdr>
                                                                                                  <w:divsChild>
                                                                                                    <w:div w:id="1031414899">
                                                                                                      <w:marLeft w:val="0"/>
                                                                                                      <w:marRight w:val="0"/>
                                                                                                      <w:marTop w:val="0"/>
                                                                                                      <w:marBottom w:val="0"/>
                                                                                                      <w:divBdr>
                                                                                                        <w:top w:val="none" w:sz="0" w:space="0" w:color="auto"/>
                                                                                                        <w:left w:val="none" w:sz="0" w:space="0" w:color="auto"/>
                                                                                                        <w:bottom w:val="none" w:sz="0" w:space="0" w:color="auto"/>
                                                                                                        <w:right w:val="none" w:sz="0" w:space="0" w:color="auto"/>
                                                                                                      </w:divBdr>
                                                                                                      <w:divsChild>
                                                                                                        <w:div w:id="805437973">
                                                                                                          <w:marLeft w:val="0"/>
                                                                                                          <w:marRight w:val="0"/>
                                                                                                          <w:marTop w:val="0"/>
                                                                                                          <w:marBottom w:val="0"/>
                                                                                                          <w:divBdr>
                                                                                                            <w:top w:val="none" w:sz="0" w:space="0" w:color="auto"/>
                                                                                                            <w:left w:val="none" w:sz="0" w:space="0" w:color="auto"/>
                                                                                                            <w:bottom w:val="none" w:sz="0" w:space="0" w:color="auto"/>
                                                                                                            <w:right w:val="none" w:sz="0" w:space="0" w:color="auto"/>
                                                                                                          </w:divBdr>
                                                                                                          <w:divsChild>
                                                                                                            <w:div w:id="1042903125">
                                                                                                              <w:marLeft w:val="0"/>
                                                                                                              <w:marRight w:val="0"/>
                                                                                                              <w:marTop w:val="0"/>
                                                                                                              <w:marBottom w:val="0"/>
                                                                                                              <w:divBdr>
                                                                                                                <w:top w:val="none" w:sz="0" w:space="0" w:color="auto"/>
                                                                                                                <w:left w:val="none" w:sz="0" w:space="0" w:color="auto"/>
                                                                                                                <w:bottom w:val="none" w:sz="0" w:space="0" w:color="auto"/>
                                                                                                                <w:right w:val="none" w:sz="0" w:space="0" w:color="auto"/>
                                                                                                              </w:divBdr>
                                                                                                              <w:divsChild>
                                                                                                                <w:div w:id="1669600823">
                                                                                                                  <w:marLeft w:val="0"/>
                                                                                                                  <w:marRight w:val="0"/>
                                                                                                                  <w:marTop w:val="0"/>
                                                                                                                  <w:marBottom w:val="0"/>
                                                                                                                  <w:divBdr>
                                                                                                                    <w:top w:val="none" w:sz="0" w:space="0" w:color="auto"/>
                                                                                                                    <w:left w:val="none" w:sz="0" w:space="0" w:color="auto"/>
                                                                                                                    <w:bottom w:val="none" w:sz="0" w:space="0" w:color="auto"/>
                                                                                                                    <w:right w:val="none" w:sz="0" w:space="0" w:color="auto"/>
                                                                                                                  </w:divBdr>
                                                                                                                  <w:divsChild>
                                                                                                                    <w:div w:id="140271453">
                                                                                                                      <w:marLeft w:val="0"/>
                                                                                                                      <w:marRight w:val="0"/>
                                                                                                                      <w:marTop w:val="0"/>
                                                                                                                      <w:marBottom w:val="0"/>
                                                                                                                      <w:divBdr>
                                                                                                                        <w:top w:val="none" w:sz="0" w:space="0" w:color="auto"/>
                                                                                                                        <w:left w:val="none" w:sz="0" w:space="0" w:color="auto"/>
                                                                                                                        <w:bottom w:val="none" w:sz="0" w:space="0" w:color="auto"/>
                                                                                                                        <w:right w:val="none" w:sz="0" w:space="0" w:color="auto"/>
                                                                                                                      </w:divBdr>
                                                                                                                      <w:divsChild>
                                                                                                                        <w:div w:id="1741948141">
                                                                                                                          <w:marLeft w:val="0"/>
                                                                                                                          <w:marRight w:val="0"/>
                                                                                                                          <w:marTop w:val="0"/>
                                                                                                                          <w:marBottom w:val="0"/>
                                                                                                                          <w:divBdr>
                                                                                                                            <w:top w:val="none" w:sz="0" w:space="0" w:color="auto"/>
                                                                                                                            <w:left w:val="none" w:sz="0" w:space="0" w:color="auto"/>
                                                                                                                            <w:bottom w:val="none" w:sz="0" w:space="0" w:color="auto"/>
                                                                                                                            <w:right w:val="none" w:sz="0" w:space="0" w:color="auto"/>
                                                                                                                          </w:divBdr>
                                                                                                                          <w:divsChild>
                                                                                                                            <w:div w:id="184096847">
                                                                                                                              <w:marLeft w:val="0"/>
                                                                                                                              <w:marRight w:val="0"/>
                                                                                                                              <w:marTop w:val="0"/>
                                                                                                                              <w:marBottom w:val="0"/>
                                                                                                                              <w:divBdr>
                                                                                                                                <w:top w:val="none" w:sz="0" w:space="0" w:color="auto"/>
                                                                                                                                <w:left w:val="none" w:sz="0" w:space="0" w:color="auto"/>
                                                                                                                                <w:bottom w:val="none" w:sz="0" w:space="0" w:color="auto"/>
                                                                                                                                <w:right w:val="none" w:sz="0" w:space="0" w:color="auto"/>
                                                                                                                              </w:divBdr>
                                                                                                                              <w:divsChild>
                                                                                                                                <w:div w:id="1497526800">
                                                                                                                                  <w:marLeft w:val="0"/>
                                                                                                                                  <w:marRight w:val="0"/>
                                                                                                                                  <w:marTop w:val="0"/>
                                                                                                                                  <w:marBottom w:val="0"/>
                                                                                                                                  <w:divBdr>
                                                                                                                                    <w:top w:val="none" w:sz="0" w:space="0" w:color="auto"/>
                                                                                                                                    <w:left w:val="none" w:sz="0" w:space="0" w:color="auto"/>
                                                                                                                                    <w:bottom w:val="none" w:sz="0" w:space="0" w:color="auto"/>
                                                                                                                                    <w:right w:val="none" w:sz="0" w:space="0" w:color="auto"/>
                                                                                                                                  </w:divBdr>
                                                                                                                                  <w:divsChild>
                                                                                                                                    <w:div w:id="1588490514">
                                                                                                                                      <w:marLeft w:val="0"/>
                                                                                                                                      <w:marRight w:val="0"/>
                                                                                                                                      <w:marTop w:val="0"/>
                                                                                                                                      <w:marBottom w:val="0"/>
                                                                                                                                      <w:divBdr>
                                                                                                                                        <w:top w:val="none" w:sz="0" w:space="0" w:color="auto"/>
                                                                                                                                        <w:left w:val="none" w:sz="0" w:space="0" w:color="auto"/>
                                                                                                                                        <w:bottom w:val="none" w:sz="0" w:space="0" w:color="auto"/>
                                                                                                                                        <w:right w:val="none" w:sz="0" w:space="0" w:color="auto"/>
                                                                                                                                      </w:divBdr>
                                                                                                                                      <w:divsChild>
                                                                                                                                        <w:div w:id="92673457">
                                                                                                                                          <w:marLeft w:val="0"/>
                                                                                                                                          <w:marRight w:val="0"/>
                                                                                                                                          <w:marTop w:val="0"/>
                                                                                                                                          <w:marBottom w:val="0"/>
                                                                                                                                          <w:divBdr>
                                                                                                                                            <w:top w:val="none" w:sz="0" w:space="0" w:color="auto"/>
                                                                                                                                            <w:left w:val="none" w:sz="0" w:space="0" w:color="auto"/>
                                                                                                                                            <w:bottom w:val="none" w:sz="0" w:space="0" w:color="auto"/>
                                                                                                                                            <w:right w:val="none" w:sz="0" w:space="0" w:color="auto"/>
                                                                                                                                          </w:divBdr>
                                                                                                                                          <w:divsChild>
                                                                                                                                            <w:div w:id="674307419">
                                                                                                                                              <w:marLeft w:val="0"/>
                                                                                                                                              <w:marRight w:val="0"/>
                                                                                                                                              <w:marTop w:val="0"/>
                                                                                                                                              <w:marBottom w:val="0"/>
                                                                                                                                              <w:divBdr>
                                                                                                                                                <w:top w:val="none" w:sz="0" w:space="0" w:color="auto"/>
                                                                                                                                                <w:left w:val="none" w:sz="0" w:space="0" w:color="auto"/>
                                                                                                                                                <w:bottom w:val="none" w:sz="0" w:space="0" w:color="auto"/>
                                                                                                                                                <w:right w:val="none" w:sz="0" w:space="0" w:color="auto"/>
                                                                                                                                              </w:divBdr>
                                                                                                                                              <w:divsChild>
                                                                                                                                                <w:div w:id="1603100212">
                                                                                                                                                  <w:marLeft w:val="0"/>
                                                                                                                                                  <w:marRight w:val="0"/>
                                                                                                                                                  <w:marTop w:val="0"/>
                                                                                                                                                  <w:marBottom w:val="0"/>
                                                                                                                                                  <w:divBdr>
                                                                                                                                                    <w:top w:val="none" w:sz="0" w:space="0" w:color="auto"/>
                                                                                                                                                    <w:left w:val="none" w:sz="0" w:space="0" w:color="auto"/>
                                                                                                                                                    <w:bottom w:val="none" w:sz="0" w:space="0" w:color="auto"/>
                                                                                                                                                    <w:right w:val="none" w:sz="0" w:space="0" w:color="auto"/>
                                                                                                                                                  </w:divBdr>
                                                                                                                                                  <w:divsChild>
                                                                                                                                                    <w:div w:id="244993341">
                                                                                                                                                      <w:marLeft w:val="0"/>
                                                                                                                                                      <w:marRight w:val="0"/>
                                                                                                                                                      <w:marTop w:val="0"/>
                                                                                                                                                      <w:marBottom w:val="0"/>
                                                                                                                                                      <w:divBdr>
                                                                                                                                                        <w:top w:val="none" w:sz="0" w:space="0" w:color="auto"/>
                                                                                                                                                        <w:left w:val="none" w:sz="0" w:space="0" w:color="auto"/>
                                                                                                                                                        <w:bottom w:val="none" w:sz="0" w:space="0" w:color="auto"/>
                                                                                                                                                        <w:right w:val="none" w:sz="0" w:space="0" w:color="auto"/>
                                                                                                                                                      </w:divBdr>
                                                                                                                                                      <w:divsChild>
                                                                                                                                                        <w:div w:id="1884751665">
                                                                                                                                                          <w:marLeft w:val="0"/>
                                                                                                                                                          <w:marRight w:val="0"/>
                                                                                                                                                          <w:marTop w:val="0"/>
                                                                                                                                                          <w:marBottom w:val="0"/>
                                                                                                                                                          <w:divBdr>
                                                                                                                                                            <w:top w:val="none" w:sz="0" w:space="0" w:color="auto"/>
                                                                                                                                                            <w:left w:val="none" w:sz="0" w:space="0" w:color="auto"/>
                                                                                                                                                            <w:bottom w:val="none" w:sz="0" w:space="0" w:color="auto"/>
                                                                                                                                                            <w:right w:val="none" w:sz="0" w:space="0" w:color="auto"/>
                                                                                                                                                          </w:divBdr>
                                                                                                                                                        </w:div>
                                                                                                                                                        <w:div w:id="1638997544">
                                                                                                                                                          <w:marLeft w:val="0"/>
                                                                                                                                                          <w:marRight w:val="0"/>
                                                                                                                                                          <w:marTop w:val="0"/>
                                                                                                                                                          <w:marBottom w:val="0"/>
                                                                                                                                                          <w:divBdr>
                                                                                                                                                            <w:top w:val="none" w:sz="0" w:space="0" w:color="auto"/>
                                                                                                                                                            <w:left w:val="none" w:sz="0" w:space="0" w:color="auto"/>
                                                                                                                                                            <w:bottom w:val="none" w:sz="0" w:space="0" w:color="auto"/>
                                                                                                                                                            <w:right w:val="none" w:sz="0" w:space="0" w:color="auto"/>
                                                                                                                                                          </w:divBdr>
                                                                                                                                                          <w:divsChild>
                                                                                                                                                            <w:div w:id="1258708375">
                                                                                                                                                              <w:marLeft w:val="0"/>
                                                                                                                                                              <w:marRight w:val="0"/>
                                                                                                                                                              <w:marTop w:val="0"/>
                                                                                                                                                              <w:marBottom w:val="0"/>
                                                                                                                                                              <w:divBdr>
                                                                                                                                                                <w:top w:val="none" w:sz="0" w:space="0" w:color="auto"/>
                                                                                                                                                                <w:left w:val="none" w:sz="0" w:space="0" w:color="auto"/>
                                                                                                                                                                <w:bottom w:val="none" w:sz="0" w:space="0" w:color="auto"/>
                                                                                                                                                                <w:right w:val="none" w:sz="0" w:space="0" w:color="auto"/>
                                                                                                                                                              </w:divBdr>
                                                                                                                                                              <w:divsChild>
                                                                                                                                                                <w:div w:id="862011858">
                                                                                                                                                                  <w:marLeft w:val="0"/>
                                                                                                                                                                  <w:marRight w:val="0"/>
                                                                                                                                                                  <w:marTop w:val="0"/>
                                                                                                                                                                  <w:marBottom w:val="0"/>
                                                                                                                                                                  <w:divBdr>
                                                                                                                                                                    <w:top w:val="none" w:sz="0" w:space="0" w:color="auto"/>
                                                                                                                                                                    <w:left w:val="none" w:sz="0" w:space="0" w:color="auto"/>
                                                                                                                                                                    <w:bottom w:val="none" w:sz="0" w:space="0" w:color="auto"/>
                                                                                                                                                                    <w:right w:val="none" w:sz="0" w:space="0" w:color="auto"/>
                                                                                                                                                                  </w:divBdr>
                                                                                                                                                                  <w:divsChild>
                                                                                                                                                                    <w:div w:id="449016743">
                                                                                                                                                                      <w:marLeft w:val="0"/>
                                                                                                                                                                      <w:marRight w:val="0"/>
                                                                                                                                                                      <w:marTop w:val="0"/>
                                                                                                                                                                      <w:marBottom w:val="0"/>
                                                                                                                                                                      <w:divBdr>
                                                                                                                                                                        <w:top w:val="none" w:sz="0" w:space="0" w:color="auto"/>
                                                                                                                                                                        <w:left w:val="none" w:sz="0" w:space="0" w:color="auto"/>
                                                                                                                                                                        <w:bottom w:val="none" w:sz="0" w:space="0" w:color="auto"/>
                                                                                                                                                                        <w:right w:val="none" w:sz="0" w:space="0" w:color="auto"/>
                                                                                                                                                                      </w:divBdr>
                                                                                                                                                                      <w:divsChild>
                                                                                                                                                                        <w:div w:id="701173323">
                                                                                                                                                                          <w:marLeft w:val="0"/>
                                                                                                                                                                          <w:marRight w:val="0"/>
                                                                                                                                                                          <w:marTop w:val="0"/>
                                                                                                                                                                          <w:marBottom w:val="0"/>
                                                                                                                                                                          <w:divBdr>
                                                                                                                                                                            <w:top w:val="none" w:sz="0" w:space="0" w:color="auto"/>
                                                                                                                                                                            <w:left w:val="none" w:sz="0" w:space="0" w:color="auto"/>
                                                                                                                                                                            <w:bottom w:val="none" w:sz="0" w:space="0" w:color="auto"/>
                                                                                                                                                                            <w:right w:val="none" w:sz="0" w:space="0" w:color="auto"/>
                                                                                                                                                                          </w:divBdr>
                                                                                                                                                                          <w:divsChild>
                                                                                                                                                                            <w:div w:id="95099359">
                                                                                                                                                                              <w:marLeft w:val="0"/>
                                                                                                                                                                              <w:marRight w:val="0"/>
                                                                                                                                                                              <w:marTop w:val="0"/>
                                                                                                                                                                              <w:marBottom w:val="0"/>
                                                                                                                                                                              <w:divBdr>
                                                                                                                                                                                <w:top w:val="none" w:sz="0" w:space="0" w:color="auto"/>
                                                                                                                                                                                <w:left w:val="none" w:sz="0" w:space="0" w:color="auto"/>
                                                                                                                                                                                <w:bottom w:val="none" w:sz="0" w:space="0" w:color="auto"/>
                                                                                                                                                                                <w:right w:val="none" w:sz="0" w:space="0" w:color="auto"/>
                                                                                                                                                                              </w:divBdr>
                                                                                                                                                                              <w:divsChild>
                                                                                                                                                                                <w:div w:id="377508241">
                                                                                                                                                                                  <w:marLeft w:val="0"/>
                                                                                                                                                                                  <w:marRight w:val="0"/>
                                                                                                                                                                                  <w:marTop w:val="0"/>
                                                                                                                                                                                  <w:marBottom w:val="0"/>
                                                                                                                                                                                  <w:divBdr>
                                                                                                                                                                                    <w:top w:val="none" w:sz="0" w:space="0" w:color="auto"/>
                                                                                                                                                                                    <w:left w:val="none" w:sz="0" w:space="0" w:color="auto"/>
                                                                                                                                                                                    <w:bottom w:val="none" w:sz="0" w:space="0" w:color="auto"/>
                                                                                                                                                                                    <w:right w:val="none" w:sz="0" w:space="0" w:color="auto"/>
                                                                                                                                                                                  </w:divBdr>
                                                                                                                                                                                  <w:divsChild>
                                                                                                                                                                                    <w:div w:id="1179197317">
                                                                                                                                                                                      <w:marLeft w:val="0"/>
                                                                                                                                                                                      <w:marRight w:val="0"/>
                                                                                                                                                                                      <w:marTop w:val="0"/>
                                                                                                                                                                                      <w:marBottom w:val="0"/>
                                                                                                                                                                                      <w:divBdr>
                                                                                                                                                                                        <w:top w:val="none" w:sz="0" w:space="0" w:color="auto"/>
                                                                                                                                                                                        <w:left w:val="none" w:sz="0" w:space="0" w:color="auto"/>
                                                                                                                                                                                        <w:bottom w:val="none" w:sz="0" w:space="0" w:color="auto"/>
                                                                                                                                                                                        <w:right w:val="none" w:sz="0" w:space="0" w:color="auto"/>
                                                                                                                                                                                      </w:divBdr>
                                                                                                                                                                                      <w:divsChild>
                                                                                                                                                                                        <w:div w:id="1437821171">
                                                                                                                                                                                          <w:marLeft w:val="0"/>
                                                                                                                                                                                          <w:marRight w:val="0"/>
                                                                                                                                                                                          <w:marTop w:val="0"/>
                                                                                                                                                                                          <w:marBottom w:val="0"/>
                                                                                                                                                                                          <w:divBdr>
                                                                                                                                                                                            <w:top w:val="none" w:sz="0" w:space="0" w:color="auto"/>
                                                                                                                                                                                            <w:left w:val="none" w:sz="0" w:space="0" w:color="auto"/>
                                                                                                                                                                                            <w:bottom w:val="none" w:sz="0" w:space="0" w:color="auto"/>
                                                                                                                                                                                            <w:right w:val="none" w:sz="0" w:space="0" w:color="auto"/>
                                                                                                                                                                                          </w:divBdr>
                                                                                                                                                                                          <w:divsChild>
                                                                                                                                                                                            <w:div w:id="1672100143">
                                                                                                                                                                                              <w:marLeft w:val="0"/>
                                                                                                                                                                                              <w:marRight w:val="0"/>
                                                                                                                                                                                              <w:marTop w:val="0"/>
                                                                                                                                                                                              <w:marBottom w:val="0"/>
                                                                                                                                                                                              <w:divBdr>
                                                                                                                                                                                                <w:top w:val="none" w:sz="0" w:space="0" w:color="auto"/>
                                                                                                                                                                                                <w:left w:val="none" w:sz="0" w:space="0" w:color="auto"/>
                                                                                                                                                                                                <w:bottom w:val="none" w:sz="0" w:space="0" w:color="auto"/>
                                                                                                                                                                                                <w:right w:val="none" w:sz="0" w:space="0" w:color="auto"/>
                                                                                                                                                                                              </w:divBdr>
                                                                                                                                                                                              <w:divsChild>
                                                                                                                                                                                                <w:div w:id="776756400">
                                                                                                                                                                                                  <w:marLeft w:val="0"/>
                                                                                                                                                                                                  <w:marRight w:val="0"/>
                                                                                                                                                                                                  <w:marTop w:val="0"/>
                                                                                                                                                                                                  <w:marBottom w:val="0"/>
                                                                                                                                                                                                  <w:divBdr>
                                                                                                                                                                                                    <w:top w:val="none" w:sz="0" w:space="0" w:color="auto"/>
                                                                                                                                                                                                    <w:left w:val="none" w:sz="0" w:space="0" w:color="auto"/>
                                                                                                                                                                                                    <w:bottom w:val="none" w:sz="0" w:space="0" w:color="auto"/>
                                                                                                                                                                                                    <w:right w:val="none" w:sz="0" w:space="0" w:color="auto"/>
                                                                                                                                                                                                  </w:divBdr>
                                                                                                                                                                                                  <w:divsChild>
                                                                                                                                                                                                    <w:div w:id="813066618">
                                                                                                                                                                                                      <w:marLeft w:val="0"/>
                                                                                                                                                                                                      <w:marRight w:val="0"/>
                                                                                                                                                                                                      <w:marTop w:val="0"/>
                                                                                                                                                                                                      <w:marBottom w:val="0"/>
                                                                                                                                                                                                      <w:divBdr>
                                                                                                                                                                                                        <w:top w:val="none" w:sz="0" w:space="0" w:color="auto"/>
                                                                                                                                                                                                        <w:left w:val="none" w:sz="0" w:space="0" w:color="auto"/>
                                                                                                                                                                                                        <w:bottom w:val="none" w:sz="0" w:space="0" w:color="auto"/>
                                                                                                                                                                                                        <w:right w:val="none" w:sz="0" w:space="0" w:color="auto"/>
                                                                                                                                                                                                      </w:divBdr>
                                                                                                                                                                                                      <w:divsChild>
                                                                                                                                                                                                        <w:div w:id="727998543">
                                                                                                                                                                                                          <w:marLeft w:val="0"/>
                                                                                                                                                                                                          <w:marRight w:val="0"/>
                                                                                                                                                                                                          <w:marTop w:val="0"/>
                                                                                                                                                                                                          <w:marBottom w:val="0"/>
                                                                                                                                                                                                          <w:divBdr>
                                                                                                                                                                                                            <w:top w:val="none" w:sz="0" w:space="0" w:color="auto"/>
                                                                                                                                                                                                            <w:left w:val="none" w:sz="0" w:space="0" w:color="auto"/>
                                                                                                                                                                                                            <w:bottom w:val="none" w:sz="0" w:space="0" w:color="auto"/>
                                                                                                                                                                                                            <w:right w:val="none" w:sz="0" w:space="0" w:color="auto"/>
                                                                                                                                                                                                          </w:divBdr>
                                                                                                                                                                                                          <w:divsChild>
                                                                                                                                                                                                            <w:div w:id="1613173818">
                                                                                                                                                                                                              <w:marLeft w:val="0"/>
                                                                                                                                                                                                              <w:marRight w:val="0"/>
                                                                                                                                                                                                              <w:marTop w:val="0"/>
                                                                                                                                                                                                              <w:marBottom w:val="0"/>
                                                                                                                                                                                                              <w:divBdr>
                                                                                                                                                                                                                <w:top w:val="none" w:sz="0" w:space="0" w:color="auto"/>
                                                                                                                                                                                                                <w:left w:val="none" w:sz="0" w:space="0" w:color="auto"/>
                                                                                                                                                                                                                <w:bottom w:val="none" w:sz="0" w:space="0" w:color="auto"/>
                                                                                                                                                                                                                <w:right w:val="none" w:sz="0" w:space="0" w:color="auto"/>
                                                                                                                                                                                                              </w:divBdr>
                                                                                                                                                                                                              <w:divsChild>
                                                                                                                                                                                                                <w:div w:id="183713169">
                                                                                                                                                                                                                  <w:marLeft w:val="0"/>
                                                                                                                                                                                                                  <w:marRight w:val="0"/>
                                                                                                                                                                                                                  <w:marTop w:val="0"/>
                                                                                                                                                                                                                  <w:marBottom w:val="0"/>
                                                                                                                                                                                                                  <w:divBdr>
                                                                                                                                                                                                                    <w:top w:val="none" w:sz="0" w:space="0" w:color="auto"/>
                                                                                                                                                                                                                    <w:left w:val="none" w:sz="0" w:space="0" w:color="auto"/>
                                                                                                                                                                                                                    <w:bottom w:val="none" w:sz="0" w:space="0" w:color="auto"/>
                                                                                                                                                                                                                    <w:right w:val="none" w:sz="0" w:space="0" w:color="auto"/>
                                                                                                                                                                                                                  </w:divBdr>
                                                                                                                                                                                                                  <w:divsChild>
                                                                                                                                                                                                                    <w:div w:id="1568495532">
                                                                                                                                                                                                                      <w:marLeft w:val="0"/>
                                                                                                                                                                                                                      <w:marRight w:val="0"/>
                                                                                                                                                                                                                      <w:marTop w:val="0"/>
                                                                                                                                                                                                                      <w:marBottom w:val="0"/>
                                                                                                                                                                                                                      <w:divBdr>
                                                                                                                                                                                                                        <w:top w:val="none" w:sz="0" w:space="0" w:color="auto"/>
                                                                                                                                                                                                                        <w:left w:val="none" w:sz="0" w:space="0" w:color="auto"/>
                                                                                                                                                                                                                        <w:bottom w:val="none" w:sz="0" w:space="0" w:color="auto"/>
                                                                                                                                                                                                                        <w:right w:val="none" w:sz="0" w:space="0" w:color="auto"/>
                                                                                                                                                                                                                      </w:divBdr>
                                                                                                                                                                                                                      <w:divsChild>
                                                                                                                                                                                                                        <w:div w:id="287928936">
                                                                                                                                                                                                                          <w:marLeft w:val="0"/>
                                                                                                                                                                                                                          <w:marRight w:val="0"/>
                                                                                                                                                                                                                          <w:marTop w:val="0"/>
                                                                                                                                                                                                                          <w:marBottom w:val="0"/>
                                                                                                                                                                                                                          <w:divBdr>
                                                                                                                                                                                                                            <w:top w:val="none" w:sz="0" w:space="0" w:color="auto"/>
                                                                                                                                                                                                                            <w:left w:val="none" w:sz="0" w:space="0" w:color="auto"/>
                                                                                                                                                                                                                            <w:bottom w:val="none" w:sz="0" w:space="0" w:color="auto"/>
                                                                                                                                                                                                                            <w:right w:val="none" w:sz="0" w:space="0" w:color="auto"/>
                                                                                                                                                                                                                          </w:divBdr>
                                                                                                                                                                                                                          <w:divsChild>
                                                                                                                                                                                                                            <w:div w:id="344406389">
                                                                                                                                                                                                                              <w:marLeft w:val="0"/>
                                                                                                                                                                                                                              <w:marRight w:val="0"/>
                                                                                                                                                                                                                              <w:marTop w:val="0"/>
                                                                                                                                                                                                                              <w:marBottom w:val="0"/>
                                                                                                                                                                                                                              <w:divBdr>
                                                                                                                                                                                                                                <w:top w:val="none" w:sz="0" w:space="0" w:color="auto"/>
                                                                                                                                                                                                                                <w:left w:val="none" w:sz="0" w:space="0" w:color="auto"/>
                                                                                                                                                                                                                                <w:bottom w:val="none" w:sz="0" w:space="0" w:color="auto"/>
                                                                                                                                                                                                                                <w:right w:val="none" w:sz="0" w:space="0" w:color="auto"/>
                                                                                                                                                                                                                              </w:divBdr>
                                                                                                                                                                                                                              <w:divsChild>
                                                                                                                                                                                                                                <w:div w:id="432937659">
                                                                                                                                                                                                                                  <w:marLeft w:val="0"/>
                                                                                                                                                                                                                                  <w:marRight w:val="0"/>
                                                                                                                                                                                                                                  <w:marTop w:val="0"/>
                                                                                                                                                                                                                                  <w:marBottom w:val="0"/>
                                                                                                                                                                                                                                  <w:divBdr>
                                                                                                                                                                                                                                    <w:top w:val="none" w:sz="0" w:space="0" w:color="auto"/>
                                                                                                                                                                                                                                    <w:left w:val="none" w:sz="0" w:space="0" w:color="auto"/>
                                                                                                                                                                                                                                    <w:bottom w:val="none" w:sz="0" w:space="0" w:color="auto"/>
                                                                                                                                                                                                                                    <w:right w:val="none" w:sz="0" w:space="0" w:color="auto"/>
                                                                                                                                                                                                                                  </w:divBdr>
                                                                                                                                                                                                                                  <w:divsChild>
                                                                                                                                                                                                                                    <w:div w:id="1870485087">
                                                                                                                                                                                                                                      <w:marLeft w:val="0"/>
                                                                                                                                                                                                                                      <w:marRight w:val="0"/>
                                                                                                                                                                                                                                      <w:marTop w:val="0"/>
                                                                                                                                                                                                                                      <w:marBottom w:val="0"/>
                                                                                                                                                                                                                                      <w:divBdr>
                                                                                                                                                                                                                                        <w:top w:val="none" w:sz="0" w:space="0" w:color="auto"/>
                                                                                                                                                                                                                                        <w:left w:val="none" w:sz="0" w:space="0" w:color="auto"/>
                                                                                                                                                                                                                                        <w:bottom w:val="none" w:sz="0" w:space="0" w:color="auto"/>
                                                                                                                                                                                                                                        <w:right w:val="none" w:sz="0" w:space="0" w:color="auto"/>
                                                                                                                                                                                                                                      </w:divBdr>
                                                                                                                                                                                                                                      <w:divsChild>
                                                                                                                                                                                                                                        <w:div w:id="1856648549">
                                                                                                                                                                                                                                          <w:marLeft w:val="0"/>
                                                                                                                                                                                                                                          <w:marRight w:val="0"/>
                                                                                                                                                                                                                                          <w:marTop w:val="0"/>
                                                                                                                                                                                                                                          <w:marBottom w:val="0"/>
                                                                                                                                                                                                                                          <w:divBdr>
                                                                                                                                                                                                                                            <w:top w:val="none" w:sz="0" w:space="0" w:color="auto"/>
                                                                                                                                                                                                                                            <w:left w:val="none" w:sz="0" w:space="0" w:color="auto"/>
                                                                                                                                                                                                                                            <w:bottom w:val="none" w:sz="0" w:space="0" w:color="auto"/>
                                                                                                                                                                                                                                            <w:right w:val="none" w:sz="0" w:space="0" w:color="auto"/>
                                                                                                                                                                                                                                          </w:divBdr>
                                                                                                                                                                                                                                          <w:divsChild>
                                                                                                                                                                                                                                            <w:div w:id="4936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7738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B8B2F-4F66-49A4-8965-28EDBBDFB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6</Pages>
  <Words>9367</Words>
  <Characters>53397</Characters>
  <Application>Microsoft Office Word</Application>
  <DocSecurity>0</DocSecurity>
  <Lines>444</Lines>
  <Paragraphs>1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ultiview object recognition using Bag of Words approach</vt:lpstr>
      <vt:lpstr></vt:lpstr>
    </vt:vector>
  </TitlesOfParts>
  <Company>IEEE</Company>
  <LinksUpToDate>false</LinksUpToDate>
  <CharactersWithSpaces>6263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view object recognition using Bag of Words approach</dc:title>
  <dc:subject>IEEE Transactions on Magnetics</dc:subject>
  <dc:creator>Carlos Miguel Correia da Costa</dc:creator>
  <cp:keywords/>
  <dc:description/>
  <cp:lastModifiedBy>Carlos Costa</cp:lastModifiedBy>
  <cp:revision>93</cp:revision>
  <cp:lastPrinted>2014-02-02T23:21:00Z</cp:lastPrinted>
  <dcterms:created xsi:type="dcterms:W3CDTF">2014-01-31T16:53:00Z</dcterms:created>
  <dcterms:modified xsi:type="dcterms:W3CDTF">2014-02-0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carloscosta.cmcc@gmail.com@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robotics-and-automation-magazine</vt:lpwstr>
  </property>
  <property fmtid="{D5CDD505-2E9C-101B-9397-08002B2CF9AE}" pid="14" name="Mendeley Recent Style Name 4_1">
    <vt:lpwstr>IEEE Robotics &amp; Automation Magazine</vt:lpwstr>
  </property>
  <property fmtid="{D5CDD505-2E9C-101B-9397-08002B2CF9AE}" pid="15" name="Mendeley Recent Style Id 5_1">
    <vt:lpwstr>http://www.zotero.org/styles/ieee-software</vt:lpwstr>
  </property>
  <property fmtid="{D5CDD505-2E9C-101B-9397-08002B2CF9AE}" pid="16" name="Mendeley Recent Style Name 5_1">
    <vt:lpwstr>IEEE Software</vt:lpwstr>
  </property>
  <property fmtid="{D5CDD505-2E9C-101B-9397-08002B2CF9AE}" pid="17" name="Mendeley Recent Style Id 6_1">
    <vt:lpwstr>http://www.zotero.org/styles/ieee-transactions-on-image-processing</vt:lpwstr>
  </property>
  <property fmtid="{D5CDD505-2E9C-101B-9397-08002B2CF9AE}" pid="18" name="Mendeley Recent Style Name 6_1">
    <vt:lpwstr>IEEE Transactions on Image Processing</vt:lpwstr>
  </property>
  <property fmtid="{D5CDD505-2E9C-101B-9397-08002B2CF9AE}" pid="19" name="Mendeley Recent Style Id 7_1">
    <vt:lpwstr>http://www.zotero.org/styles/ieee-transactions-on-software-engineering</vt:lpwstr>
  </property>
  <property fmtid="{D5CDD505-2E9C-101B-9397-08002B2CF9AE}" pid="20" name="Mendeley Recent Style Name 7_1">
    <vt:lpwstr>IEEE Transactions on Software Engineering</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